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tblpXSpec="righ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0F171A" w:rsidRPr="000B3E1E" w14:paraId="1E708E81" w14:textId="77777777" w:rsidTr="008D227E">
        <w:tc>
          <w:tcPr>
            <w:tcW w:w="5000" w:type="pct"/>
          </w:tcPr>
          <w:p w14:paraId="1DE12249" w14:textId="5F0D06D9" w:rsidR="008D227E" w:rsidRPr="000B3E1E" w:rsidRDefault="008D227E" w:rsidP="008D227E">
            <w:pPr>
              <w:rPr>
                <w:rFonts w:ascii="Times New Roman" w:hAnsi="Times New Roman" w:cs="Times New Roman"/>
                <w:noProof/>
              </w:rPr>
            </w:pPr>
            <w:r w:rsidRPr="000B3E1E">
              <w:rPr>
                <w:rFonts w:ascii="Times New Roman" w:hAnsi="Times New Roman" w:cs="Times New Roman"/>
                <w:noProof/>
                <w:lang w:val="id-ID"/>
              </w:rPr>
              <w:t>Vol</w:t>
            </w:r>
            <w:r w:rsidR="00205D11" w:rsidRPr="000B3E1E">
              <w:rPr>
                <w:rFonts w:ascii="Times New Roman" w:hAnsi="Times New Roman" w:cs="Times New Roman"/>
                <w:noProof/>
              </w:rPr>
              <w:t>.</w:t>
            </w:r>
            <w:r w:rsidRPr="000B3E1E">
              <w:rPr>
                <w:rFonts w:ascii="Times New Roman" w:hAnsi="Times New Roman" w:cs="Times New Roman"/>
                <w:noProof/>
                <w:lang w:val="id-ID"/>
              </w:rPr>
              <w:t xml:space="preserve"> </w:t>
            </w:r>
            <w:r w:rsidR="00B76408" w:rsidRPr="000B3E1E">
              <w:rPr>
                <w:rFonts w:ascii="Times New Roman" w:hAnsi="Times New Roman" w:cs="Times New Roman"/>
                <w:noProof/>
              </w:rPr>
              <w:t>00</w:t>
            </w:r>
            <w:r w:rsidRPr="000B3E1E">
              <w:rPr>
                <w:rFonts w:ascii="Times New Roman" w:hAnsi="Times New Roman" w:cs="Times New Roman"/>
                <w:noProof/>
                <w:lang w:val="id-ID"/>
              </w:rPr>
              <w:t>, No</w:t>
            </w:r>
            <w:r w:rsidR="00205D11" w:rsidRPr="000B3E1E">
              <w:rPr>
                <w:rFonts w:ascii="Times New Roman" w:hAnsi="Times New Roman" w:cs="Times New Roman"/>
                <w:noProof/>
              </w:rPr>
              <w:t>.</w:t>
            </w:r>
            <w:r w:rsidRPr="000B3E1E">
              <w:rPr>
                <w:rFonts w:ascii="Times New Roman" w:hAnsi="Times New Roman" w:cs="Times New Roman"/>
                <w:noProof/>
                <w:lang w:val="id-ID"/>
              </w:rPr>
              <w:t xml:space="preserve"> </w:t>
            </w:r>
            <w:r w:rsidR="00B76408" w:rsidRPr="000B3E1E">
              <w:rPr>
                <w:rFonts w:ascii="Times New Roman" w:hAnsi="Times New Roman" w:cs="Times New Roman"/>
                <w:noProof/>
              </w:rPr>
              <w:t>00</w:t>
            </w:r>
            <w:r w:rsidRPr="000B3E1E">
              <w:rPr>
                <w:rFonts w:ascii="Times New Roman" w:hAnsi="Times New Roman" w:cs="Times New Roman"/>
                <w:noProof/>
                <w:lang w:val="id-ID"/>
              </w:rPr>
              <w:t xml:space="preserve">, </w:t>
            </w:r>
            <w:r w:rsidR="00B76408" w:rsidRPr="000B3E1E">
              <w:rPr>
                <w:rFonts w:ascii="Times New Roman" w:hAnsi="Times New Roman" w:cs="Times New Roman"/>
                <w:noProof/>
              </w:rPr>
              <w:t>Bulan Tahun</w:t>
            </w:r>
            <w:r w:rsidRPr="000B3E1E">
              <w:rPr>
                <w:rFonts w:ascii="Times New Roman" w:hAnsi="Times New Roman" w:cs="Times New Roman"/>
                <w:noProof/>
                <w:lang w:val="id-ID"/>
              </w:rPr>
              <w:t xml:space="preserve">, </w:t>
            </w:r>
            <w:r w:rsidR="00205D11" w:rsidRPr="000B3E1E">
              <w:rPr>
                <w:rFonts w:ascii="Times New Roman" w:hAnsi="Times New Roman" w:cs="Times New Roman"/>
                <w:noProof/>
              </w:rPr>
              <w:t>page</w:t>
            </w:r>
            <w:r w:rsidR="00E53BC4" w:rsidRPr="000B3E1E">
              <w:rPr>
                <w:rFonts w:ascii="Times New Roman" w:hAnsi="Times New Roman" w:cs="Times New Roman"/>
                <w:noProof/>
                <w:lang w:val="id-ID"/>
              </w:rPr>
              <w:t xml:space="preserve"> </w:t>
            </w:r>
            <w:r w:rsidR="00B76408" w:rsidRPr="000B3E1E">
              <w:rPr>
                <w:rFonts w:ascii="Times New Roman" w:hAnsi="Times New Roman" w:cs="Times New Roman"/>
                <w:noProof/>
              </w:rPr>
              <w:t>00</w:t>
            </w:r>
            <w:r w:rsidRPr="000B3E1E">
              <w:rPr>
                <w:rFonts w:ascii="Times New Roman" w:hAnsi="Times New Roman" w:cs="Times New Roman"/>
                <w:noProof/>
                <w:lang w:val="id-ID"/>
              </w:rPr>
              <w:t>-</w:t>
            </w:r>
            <w:r w:rsidR="00B76408" w:rsidRPr="000B3E1E">
              <w:rPr>
                <w:rFonts w:ascii="Times New Roman" w:hAnsi="Times New Roman" w:cs="Times New Roman"/>
                <w:noProof/>
              </w:rPr>
              <w:t>00</w:t>
            </w:r>
          </w:p>
          <w:p w14:paraId="60ED0ABB" w14:textId="77777777" w:rsidR="008D227E" w:rsidRPr="000B3E1E" w:rsidRDefault="008D227E" w:rsidP="008D227E">
            <w:pPr>
              <w:rPr>
                <w:rFonts w:ascii="Times New Roman" w:hAnsi="Times New Roman" w:cs="Times New Roman"/>
                <w:lang w:val="id-ID"/>
              </w:rPr>
            </w:pPr>
            <w:r w:rsidRPr="000B3E1E">
              <w:rPr>
                <w:rFonts w:ascii="Times New Roman" w:hAnsi="Times New Roman" w:cs="Times New Roman"/>
                <w:lang w:val="id-ID"/>
              </w:rPr>
              <w:t>JTTM: Jurnal Terapan Teknik Mesin</w:t>
            </w:r>
          </w:p>
          <w:p w14:paraId="361D1FA9" w14:textId="77777777" w:rsidR="009F1595" w:rsidRPr="000B3E1E" w:rsidRDefault="008D227E" w:rsidP="003E6854">
            <w:pPr>
              <w:rPr>
                <w:rFonts w:ascii="Times New Roman" w:hAnsi="Times New Roman" w:cs="Times New Roman"/>
                <w:lang w:val="id-ID"/>
              </w:rPr>
            </w:pPr>
            <w:r w:rsidRPr="000B3E1E">
              <w:rPr>
                <w:rFonts w:ascii="Times New Roman" w:hAnsi="Times New Roman" w:cs="Times New Roman"/>
                <w:lang w:val="id-ID"/>
              </w:rPr>
              <w:t xml:space="preserve">p ISSN </w:t>
            </w:r>
            <w:r w:rsidRPr="000B3E1E">
              <w:rPr>
                <w:rFonts w:ascii="Times New Roman" w:eastAsia="Calibri" w:hAnsi="Times New Roman" w:cs="Times New Roman"/>
                <w:bCs/>
                <w:lang w:val="id-ID"/>
              </w:rPr>
              <w:t>2721-5377</w:t>
            </w:r>
            <w:r w:rsidRPr="000B3E1E">
              <w:rPr>
                <w:rFonts w:ascii="Times New Roman" w:hAnsi="Times New Roman" w:cs="Times New Roman"/>
                <w:lang w:val="id-ID"/>
              </w:rPr>
              <w:t>| e ISSN 2721-7825</w:t>
            </w:r>
          </w:p>
          <w:p w14:paraId="00C19B54" w14:textId="07B33CCE" w:rsidR="003A4CA3" w:rsidRPr="000B3E1E" w:rsidRDefault="00A31203" w:rsidP="005A2C50">
            <w:pPr>
              <w:spacing w:after="120"/>
              <w:rPr>
                <w:rFonts w:ascii="Times New Roman" w:hAnsi="Times New Roman" w:cs="Times New Roman"/>
                <w:sz w:val="24"/>
                <w:szCs w:val="24"/>
                <w:lang w:val="id-ID"/>
              </w:rPr>
            </w:pPr>
            <w:hyperlink r:id="rId8" w:history="1">
              <w:r w:rsidR="003A4CA3" w:rsidRPr="000B3E1E">
                <w:rPr>
                  <w:rStyle w:val="Hyperlink"/>
                  <w:rFonts w:ascii="Times New Roman" w:hAnsi="Times New Roman" w:cs="Times New Roman"/>
                  <w:color w:val="auto"/>
                  <w:sz w:val="24"/>
                  <w:szCs w:val="24"/>
                  <w:u w:val="none"/>
                  <w:lang w:val="id-ID"/>
                </w:rPr>
                <w:t>http://jurnal.sttmcileungsi.ac.id/index.php/jttm</w:t>
              </w:r>
            </w:hyperlink>
          </w:p>
        </w:tc>
      </w:tr>
      <w:tr w:rsidR="000F171A" w:rsidRPr="000B3E1E" w14:paraId="4C44928A" w14:textId="77777777" w:rsidTr="008F1AEB">
        <w:trPr>
          <w:trHeight w:val="142"/>
        </w:trPr>
        <w:tc>
          <w:tcPr>
            <w:tcW w:w="5000" w:type="pct"/>
          </w:tcPr>
          <w:p w14:paraId="2A30551D" w14:textId="7E6FDFF2" w:rsidR="00C16ACC" w:rsidRPr="000B3E1E" w:rsidRDefault="00B76408" w:rsidP="00205D11">
            <w:pPr>
              <w:spacing w:before="120" w:after="120"/>
              <w:jc w:val="center"/>
              <w:rPr>
                <w:rFonts w:ascii="Times New Roman" w:hAnsi="Times New Roman" w:cs="Times New Roman"/>
                <w:b/>
                <w:bCs/>
                <w:sz w:val="28"/>
                <w:szCs w:val="28"/>
                <w:lang w:val="id-ID"/>
              </w:rPr>
            </w:pPr>
            <w:r w:rsidRPr="000B3E1E">
              <w:rPr>
                <w:rFonts w:ascii="Times New Roman" w:hAnsi="Times New Roman" w:cs="Times New Roman"/>
                <w:b/>
                <w:sz w:val="28"/>
                <w:szCs w:val="28"/>
              </w:rPr>
              <w:t>Judul Hendaknya Ringkas dan Informatif Tidak Lebih dari 15 Kata dalam Bahasa Inggris</w:t>
            </w:r>
          </w:p>
          <w:p w14:paraId="1B3E085D" w14:textId="18E4381B" w:rsidR="008F1AEB" w:rsidRPr="000B3E1E" w:rsidRDefault="00B76408" w:rsidP="008F1AEB">
            <w:pPr>
              <w:pStyle w:val="2penulis"/>
              <w:spacing w:after="120"/>
              <w:rPr>
                <w:rFonts w:ascii="Times New Roman" w:hAnsi="Times New Roman"/>
                <w:sz w:val="22"/>
                <w:szCs w:val="22"/>
                <w:lang w:val="id-ID"/>
              </w:rPr>
            </w:pPr>
            <w:r w:rsidRPr="000B3E1E">
              <w:rPr>
                <w:rFonts w:ascii="Times New Roman" w:hAnsi="Times New Roman"/>
                <w:sz w:val="22"/>
                <w:szCs w:val="22"/>
                <w:lang w:val="en-GB"/>
              </w:rPr>
              <w:t>Nama Penulis Pertama</w:t>
            </w:r>
            <w:r w:rsidRPr="000B3E1E">
              <w:rPr>
                <w:rFonts w:ascii="Times New Roman" w:hAnsi="Times New Roman"/>
                <w:sz w:val="22"/>
                <w:szCs w:val="22"/>
                <w:vertAlign w:val="superscript"/>
                <w:lang w:val="en-GB"/>
              </w:rPr>
              <w:t>1</w:t>
            </w:r>
            <w:r w:rsidRPr="000B3E1E">
              <w:rPr>
                <w:rFonts w:ascii="Times New Roman" w:hAnsi="Times New Roman"/>
                <w:sz w:val="22"/>
                <w:szCs w:val="22"/>
                <w:vertAlign w:val="superscript"/>
                <w:lang w:val="id-ID"/>
              </w:rPr>
              <w:t>*</w:t>
            </w:r>
            <w:r w:rsidRPr="000B3E1E">
              <w:rPr>
                <w:rFonts w:ascii="Times New Roman" w:hAnsi="Times New Roman"/>
                <w:sz w:val="22"/>
                <w:szCs w:val="22"/>
                <w:lang w:val="id-ID"/>
              </w:rPr>
              <w:t xml:space="preserve">, </w:t>
            </w:r>
            <w:r w:rsidRPr="000B3E1E">
              <w:rPr>
                <w:rFonts w:ascii="Times New Roman" w:hAnsi="Times New Roman"/>
                <w:sz w:val="22"/>
                <w:szCs w:val="22"/>
              </w:rPr>
              <w:t>Penulis Kedua</w:t>
            </w:r>
            <w:r w:rsidRPr="000B3E1E">
              <w:rPr>
                <w:rFonts w:ascii="Times New Roman" w:hAnsi="Times New Roman"/>
                <w:sz w:val="22"/>
                <w:szCs w:val="22"/>
                <w:vertAlign w:val="superscript"/>
              </w:rPr>
              <w:t>2</w:t>
            </w:r>
            <w:r w:rsidRPr="000B3E1E">
              <w:rPr>
                <w:rFonts w:ascii="Times New Roman" w:hAnsi="Times New Roman"/>
                <w:sz w:val="22"/>
                <w:szCs w:val="22"/>
              </w:rPr>
              <w:t xml:space="preserve"> &amp; Penulis Ketiga</w:t>
            </w:r>
            <w:r w:rsidRPr="000B3E1E">
              <w:rPr>
                <w:rFonts w:ascii="Times New Roman" w:hAnsi="Times New Roman"/>
                <w:sz w:val="22"/>
                <w:szCs w:val="22"/>
                <w:vertAlign w:val="superscript"/>
              </w:rPr>
              <w:t>3</w:t>
            </w:r>
          </w:p>
          <w:p w14:paraId="66F81EAE" w14:textId="43CE2E89" w:rsidR="00B76408" w:rsidRPr="000B3E1E" w:rsidRDefault="00572700" w:rsidP="00B76408">
            <w:pPr>
              <w:pStyle w:val="alamat"/>
              <w:rPr>
                <w:rFonts w:ascii="Times New Roman" w:hAnsi="Times New Roman" w:cs="Times New Roman"/>
                <w:sz w:val="20"/>
              </w:rPr>
            </w:pPr>
            <w:r w:rsidRPr="000B3E1E">
              <w:rPr>
                <w:rFonts w:ascii="Times New Roman" w:hAnsi="Times New Roman" w:cs="Times New Roman"/>
                <w:sz w:val="20"/>
                <w:vertAlign w:val="superscript"/>
              </w:rPr>
              <w:t>1</w:t>
            </w:r>
            <w:r w:rsidR="008F1AEB" w:rsidRPr="000B3E1E">
              <w:rPr>
                <w:rFonts w:ascii="Times New Roman" w:hAnsi="Times New Roman" w:cs="Times New Roman"/>
                <w:sz w:val="20"/>
                <w:vertAlign w:val="superscript"/>
                <w:lang w:val="id-ID"/>
              </w:rPr>
              <w:t>*</w:t>
            </w:r>
            <w:r w:rsidR="008F1AEB" w:rsidRPr="000B3E1E">
              <w:rPr>
                <w:rFonts w:ascii="Times New Roman" w:hAnsi="Times New Roman" w:cs="Times New Roman"/>
                <w:sz w:val="20"/>
                <w:lang w:val="id-ID"/>
              </w:rPr>
              <w:t xml:space="preserve"> </w:t>
            </w:r>
            <w:r w:rsidR="00B76408" w:rsidRPr="000B3E1E">
              <w:rPr>
                <w:rFonts w:ascii="Times New Roman" w:hAnsi="Times New Roman" w:cs="Times New Roman"/>
                <w:sz w:val="20"/>
              </w:rPr>
              <w:t>Prodi atau Jurusan …, Fakultas …, Universitas …, Indonesia</w:t>
            </w:r>
          </w:p>
          <w:p w14:paraId="257214D5" w14:textId="57BDF73D" w:rsidR="00C16ACC" w:rsidRPr="000B3E1E" w:rsidRDefault="00B76408" w:rsidP="00B76408">
            <w:pPr>
              <w:pStyle w:val="alamat"/>
              <w:spacing w:after="120"/>
              <w:rPr>
                <w:rFonts w:ascii="Times New Roman" w:hAnsi="Times New Roman" w:cs="Times New Roman"/>
                <w:sz w:val="20"/>
                <w:lang w:val="id-ID"/>
              </w:rPr>
            </w:pPr>
            <w:r w:rsidRPr="000B3E1E">
              <w:rPr>
                <w:rFonts w:ascii="Times New Roman" w:hAnsi="Times New Roman" w:cs="Times New Roman"/>
                <w:sz w:val="20"/>
                <w:vertAlign w:val="superscript"/>
              </w:rPr>
              <w:t>1</w:t>
            </w:r>
            <w:r w:rsidRPr="000B3E1E">
              <w:rPr>
                <w:rFonts w:ascii="Times New Roman" w:hAnsi="Times New Roman" w:cs="Times New Roman"/>
                <w:sz w:val="20"/>
              </w:rPr>
              <w:t xml:space="preserve"> Alamat, kota, Negara</w:t>
            </w:r>
          </w:p>
          <w:p w14:paraId="2495F9A3" w14:textId="231FE3A6" w:rsidR="003159DC" w:rsidRPr="000B3E1E" w:rsidRDefault="00C16ACC" w:rsidP="00C15A7E">
            <w:pPr>
              <w:spacing w:after="120"/>
              <w:jc w:val="center"/>
              <w:rPr>
                <w:rFonts w:ascii="Times New Roman" w:hAnsi="Times New Roman" w:cs="Times New Roman"/>
                <w:sz w:val="20"/>
                <w:szCs w:val="20"/>
                <w:lang w:val="id-ID"/>
              </w:rPr>
            </w:pPr>
            <w:r w:rsidRPr="000B3E1E">
              <w:rPr>
                <w:rFonts w:ascii="Times New Roman" w:eastAsia="Times New Roman" w:hAnsi="Times New Roman" w:cs="Times New Roman"/>
                <w:color w:val="000000"/>
                <w:sz w:val="20"/>
                <w:szCs w:val="20"/>
                <w:lang w:val="id-ID"/>
              </w:rPr>
              <w:t>*</w:t>
            </w:r>
            <w:bookmarkStart w:id="0" w:name="_Hlk134108998"/>
            <w:r w:rsidR="003B77B3" w:rsidRPr="000B3E1E">
              <w:rPr>
                <w:rFonts w:ascii="Times New Roman" w:hAnsi="Times New Roman" w:cs="Times New Roman"/>
                <w:b/>
                <w:bCs/>
                <w:noProof/>
                <w:sz w:val="20"/>
                <w:szCs w:val="20"/>
              </w:rPr>
              <w:drawing>
                <wp:inline distT="0" distB="0" distL="0" distR="0" wp14:anchorId="2A62E78C" wp14:editId="2F59AF24">
                  <wp:extent cx="91163" cy="62412"/>
                  <wp:effectExtent l="0" t="0" r="4445" b="0"/>
                  <wp:docPr id="26" name="Graphic 26"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Envelope with solid fill"/>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5517" t="19310" r="4827" b="19310"/>
                          <a:stretch/>
                        </pic:blipFill>
                        <pic:spPr bwMode="auto">
                          <a:xfrm>
                            <a:off x="0" y="0"/>
                            <a:ext cx="117657" cy="80550"/>
                          </a:xfrm>
                          <a:prstGeom prst="rect">
                            <a:avLst/>
                          </a:prstGeom>
                          <a:ln>
                            <a:noFill/>
                          </a:ln>
                          <a:extLst>
                            <a:ext uri="{53640926-AAD7-44D8-BBD7-CCE9431645EC}">
                              <a14:shadowObscured xmlns:a14="http://schemas.microsoft.com/office/drawing/2010/main"/>
                            </a:ext>
                          </a:extLst>
                        </pic:spPr>
                      </pic:pic>
                    </a:graphicData>
                  </a:graphic>
                </wp:inline>
              </w:drawing>
            </w:r>
            <w:r w:rsidR="000C3977" w:rsidRPr="000B3E1E">
              <w:rPr>
                <w:rFonts w:ascii="Times New Roman" w:hAnsi="Times New Roman" w:cs="Times New Roman"/>
                <w:sz w:val="20"/>
                <w:szCs w:val="20"/>
              </w:rPr>
              <w:t xml:space="preserve"> </w:t>
            </w:r>
            <w:r w:rsidR="00B76408" w:rsidRPr="000B3E1E">
              <w:rPr>
                <w:rFonts w:ascii="Times New Roman" w:hAnsi="Times New Roman" w:cs="Times New Roman"/>
              </w:rPr>
              <w:t xml:space="preserve"> </w:t>
            </w:r>
            <w:r w:rsidR="00B76408" w:rsidRPr="000B3E1E">
              <w:rPr>
                <w:rFonts w:ascii="Times New Roman" w:hAnsi="Times New Roman" w:cs="Times New Roman"/>
              </w:rPr>
              <w:t>jurnal@sttmcileungsi.ac.id</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018"/>
              <w:gridCol w:w="3019"/>
            </w:tblGrid>
            <w:tr w:rsidR="00C16ACC" w:rsidRPr="000B3E1E" w14:paraId="7CD860A9" w14:textId="77777777" w:rsidTr="00974F72">
              <w:tc>
                <w:tcPr>
                  <w:tcW w:w="3018" w:type="dxa"/>
                </w:tcPr>
                <w:p w14:paraId="289695EB" w14:textId="6063536C" w:rsidR="00C16ACC" w:rsidRPr="000B3E1E" w:rsidRDefault="00C16ACC" w:rsidP="00B76408">
                  <w:pPr>
                    <w:framePr w:hSpace="180" w:wrap="around" w:vAnchor="text" w:hAnchor="text" w:xAlign="right" w:y="1"/>
                    <w:suppressOverlap/>
                    <w:rPr>
                      <w:rFonts w:ascii="Times New Roman" w:hAnsi="Times New Roman" w:cs="Times New Roman"/>
                      <w:sz w:val="20"/>
                      <w:szCs w:val="20"/>
                      <w:shd w:val="clear" w:color="auto" w:fill="FFFFFF"/>
                    </w:rPr>
                  </w:pPr>
                  <w:r w:rsidRPr="000B3E1E">
                    <w:rPr>
                      <w:rFonts w:ascii="Times New Roman" w:hAnsi="Times New Roman" w:cs="Times New Roman"/>
                      <w:sz w:val="20"/>
                      <w:szCs w:val="20"/>
                      <w:shd w:val="clear" w:color="auto" w:fill="FFFFFF"/>
                      <w:lang w:val="id-ID"/>
                    </w:rPr>
                    <w:t>Submit</w:t>
                  </w:r>
                  <w:r w:rsidR="00205D11" w:rsidRPr="000B3E1E">
                    <w:rPr>
                      <w:rFonts w:ascii="Times New Roman" w:hAnsi="Times New Roman" w:cs="Times New Roman"/>
                      <w:sz w:val="20"/>
                      <w:szCs w:val="20"/>
                      <w:shd w:val="clear" w:color="auto" w:fill="FFFFFF"/>
                    </w:rPr>
                    <w:t>ted</w:t>
                  </w:r>
                  <w:r w:rsidRPr="000B3E1E">
                    <w:rPr>
                      <w:rFonts w:ascii="Times New Roman" w:hAnsi="Times New Roman" w:cs="Times New Roman"/>
                      <w:sz w:val="20"/>
                      <w:szCs w:val="20"/>
                      <w:shd w:val="clear" w:color="auto" w:fill="FFFFFF"/>
                      <w:lang w:val="id-ID"/>
                    </w:rPr>
                    <w:t xml:space="preserve">: </w:t>
                  </w:r>
                  <w:r w:rsidR="00B76408" w:rsidRPr="000B3E1E">
                    <w:rPr>
                      <w:rFonts w:ascii="Times New Roman" w:hAnsi="Times New Roman" w:cs="Times New Roman"/>
                      <w:sz w:val="20"/>
                      <w:szCs w:val="20"/>
                      <w:shd w:val="clear" w:color="auto" w:fill="FFFFFF"/>
                    </w:rPr>
                    <w:t>00</w:t>
                  </w:r>
                  <w:r w:rsidRPr="000B3E1E">
                    <w:rPr>
                      <w:rFonts w:ascii="Times New Roman" w:hAnsi="Times New Roman" w:cs="Times New Roman"/>
                      <w:sz w:val="20"/>
                      <w:szCs w:val="20"/>
                      <w:shd w:val="clear" w:color="auto" w:fill="FFFFFF"/>
                      <w:lang w:val="id-ID"/>
                    </w:rPr>
                    <w:t>/</w:t>
                  </w:r>
                  <w:r w:rsidR="000A26E7" w:rsidRPr="000B3E1E">
                    <w:rPr>
                      <w:rFonts w:ascii="Times New Roman" w:hAnsi="Times New Roman" w:cs="Times New Roman"/>
                      <w:sz w:val="20"/>
                      <w:szCs w:val="20"/>
                      <w:shd w:val="clear" w:color="auto" w:fill="FFFFFF"/>
                      <w:lang w:val="id-ID"/>
                    </w:rPr>
                    <w:t>0</w:t>
                  </w:r>
                  <w:r w:rsidR="00B76408" w:rsidRPr="000B3E1E">
                    <w:rPr>
                      <w:rFonts w:ascii="Times New Roman" w:hAnsi="Times New Roman" w:cs="Times New Roman"/>
                      <w:sz w:val="20"/>
                      <w:szCs w:val="20"/>
                      <w:shd w:val="clear" w:color="auto" w:fill="FFFFFF"/>
                    </w:rPr>
                    <w:t>0</w:t>
                  </w:r>
                  <w:r w:rsidRPr="000B3E1E">
                    <w:rPr>
                      <w:rFonts w:ascii="Times New Roman" w:hAnsi="Times New Roman" w:cs="Times New Roman"/>
                      <w:sz w:val="20"/>
                      <w:szCs w:val="20"/>
                      <w:shd w:val="clear" w:color="auto" w:fill="FFFFFF"/>
                      <w:lang w:val="id-ID"/>
                    </w:rPr>
                    <w:t>/</w:t>
                  </w:r>
                  <w:r w:rsidR="00B76408" w:rsidRPr="000B3E1E">
                    <w:rPr>
                      <w:rFonts w:ascii="Times New Roman" w:hAnsi="Times New Roman" w:cs="Times New Roman"/>
                      <w:sz w:val="20"/>
                      <w:szCs w:val="20"/>
                      <w:shd w:val="clear" w:color="auto" w:fill="FFFFFF"/>
                    </w:rPr>
                    <w:t>0000</w:t>
                  </w:r>
                </w:p>
              </w:tc>
              <w:tc>
                <w:tcPr>
                  <w:tcW w:w="3018" w:type="dxa"/>
                </w:tcPr>
                <w:p w14:paraId="34021896" w14:textId="13FB1BFF" w:rsidR="00C16ACC" w:rsidRPr="000B3E1E" w:rsidRDefault="00C16ACC" w:rsidP="00B76408">
                  <w:pPr>
                    <w:framePr w:hSpace="180" w:wrap="around" w:vAnchor="text" w:hAnchor="text" w:xAlign="right" w:y="1"/>
                    <w:suppressOverlap/>
                    <w:rPr>
                      <w:rFonts w:ascii="Times New Roman" w:hAnsi="Times New Roman" w:cs="Times New Roman"/>
                      <w:sz w:val="20"/>
                      <w:szCs w:val="20"/>
                      <w:shd w:val="clear" w:color="auto" w:fill="FFFFFF"/>
                    </w:rPr>
                  </w:pPr>
                  <w:r w:rsidRPr="000B3E1E">
                    <w:rPr>
                      <w:rFonts w:ascii="Times New Roman" w:hAnsi="Times New Roman" w:cs="Times New Roman"/>
                      <w:sz w:val="20"/>
                      <w:szCs w:val="20"/>
                      <w:shd w:val="clear" w:color="auto" w:fill="FFFFFF"/>
                      <w:lang w:val="id-ID"/>
                    </w:rPr>
                    <w:t>Revis</w:t>
                  </w:r>
                  <w:r w:rsidR="00205D11" w:rsidRPr="000B3E1E">
                    <w:rPr>
                      <w:rFonts w:ascii="Times New Roman" w:hAnsi="Times New Roman" w:cs="Times New Roman"/>
                      <w:sz w:val="20"/>
                      <w:szCs w:val="20"/>
                      <w:shd w:val="clear" w:color="auto" w:fill="FFFFFF"/>
                    </w:rPr>
                    <w:t>ed</w:t>
                  </w:r>
                  <w:r w:rsidRPr="000B3E1E">
                    <w:rPr>
                      <w:rFonts w:ascii="Times New Roman" w:hAnsi="Times New Roman" w:cs="Times New Roman"/>
                      <w:sz w:val="20"/>
                      <w:szCs w:val="20"/>
                      <w:shd w:val="clear" w:color="auto" w:fill="FFFFFF"/>
                      <w:lang w:val="id-ID"/>
                    </w:rPr>
                    <w:t>:</w:t>
                  </w:r>
                  <w:r w:rsidR="000A26E7" w:rsidRPr="000B3E1E">
                    <w:rPr>
                      <w:rFonts w:ascii="Times New Roman" w:hAnsi="Times New Roman" w:cs="Times New Roman"/>
                      <w:sz w:val="20"/>
                      <w:szCs w:val="20"/>
                      <w:shd w:val="clear" w:color="auto" w:fill="FFFFFF"/>
                      <w:lang w:val="id-ID"/>
                    </w:rPr>
                    <w:t>0</w:t>
                  </w:r>
                  <w:r w:rsidR="00B76408" w:rsidRPr="000B3E1E">
                    <w:rPr>
                      <w:rFonts w:ascii="Times New Roman" w:hAnsi="Times New Roman" w:cs="Times New Roman"/>
                      <w:sz w:val="20"/>
                      <w:szCs w:val="20"/>
                      <w:shd w:val="clear" w:color="auto" w:fill="FFFFFF"/>
                    </w:rPr>
                    <w:t>0</w:t>
                  </w:r>
                  <w:r w:rsidR="000A26E7" w:rsidRPr="000B3E1E">
                    <w:rPr>
                      <w:rFonts w:ascii="Times New Roman" w:hAnsi="Times New Roman" w:cs="Times New Roman"/>
                      <w:sz w:val="20"/>
                      <w:szCs w:val="20"/>
                      <w:shd w:val="clear" w:color="auto" w:fill="FFFFFF"/>
                      <w:lang w:val="id-ID"/>
                    </w:rPr>
                    <w:t>/0</w:t>
                  </w:r>
                  <w:r w:rsidR="00B76408" w:rsidRPr="000B3E1E">
                    <w:rPr>
                      <w:rFonts w:ascii="Times New Roman" w:hAnsi="Times New Roman" w:cs="Times New Roman"/>
                      <w:sz w:val="20"/>
                      <w:szCs w:val="20"/>
                      <w:shd w:val="clear" w:color="auto" w:fill="FFFFFF"/>
                    </w:rPr>
                    <w:t>0</w:t>
                  </w:r>
                  <w:r w:rsidR="000A26E7" w:rsidRPr="000B3E1E">
                    <w:rPr>
                      <w:rFonts w:ascii="Times New Roman" w:hAnsi="Times New Roman" w:cs="Times New Roman"/>
                      <w:sz w:val="20"/>
                      <w:szCs w:val="20"/>
                      <w:shd w:val="clear" w:color="auto" w:fill="FFFFFF"/>
                      <w:lang w:val="id-ID"/>
                    </w:rPr>
                    <w:t>/</w:t>
                  </w:r>
                  <w:r w:rsidR="00B76408" w:rsidRPr="000B3E1E">
                    <w:rPr>
                      <w:rFonts w:ascii="Times New Roman" w:hAnsi="Times New Roman" w:cs="Times New Roman"/>
                      <w:sz w:val="20"/>
                      <w:szCs w:val="20"/>
                      <w:shd w:val="clear" w:color="auto" w:fill="FFFFFF"/>
                    </w:rPr>
                    <w:t>0000</w:t>
                  </w:r>
                </w:p>
              </w:tc>
              <w:tc>
                <w:tcPr>
                  <w:tcW w:w="3019" w:type="dxa"/>
                </w:tcPr>
                <w:p w14:paraId="4F75FF85" w14:textId="1C32BE96" w:rsidR="00C16ACC" w:rsidRPr="000B3E1E" w:rsidRDefault="00C16ACC" w:rsidP="00B76408">
                  <w:pPr>
                    <w:framePr w:hSpace="180" w:wrap="around" w:vAnchor="text" w:hAnchor="text" w:xAlign="right" w:y="1"/>
                    <w:suppressOverlap/>
                    <w:rPr>
                      <w:rFonts w:ascii="Times New Roman" w:hAnsi="Times New Roman" w:cs="Times New Roman"/>
                      <w:sz w:val="20"/>
                      <w:szCs w:val="20"/>
                      <w:shd w:val="clear" w:color="auto" w:fill="FFFFFF"/>
                    </w:rPr>
                  </w:pPr>
                  <w:r w:rsidRPr="000B3E1E">
                    <w:rPr>
                      <w:rFonts w:ascii="Times New Roman" w:hAnsi="Times New Roman" w:cs="Times New Roman"/>
                      <w:sz w:val="20"/>
                      <w:szCs w:val="20"/>
                      <w:shd w:val="clear" w:color="auto" w:fill="FFFFFF"/>
                      <w:lang w:val="id-ID"/>
                    </w:rPr>
                    <w:t xml:space="preserve">Accepted: </w:t>
                  </w:r>
                  <w:r w:rsidR="000A26E7" w:rsidRPr="000B3E1E">
                    <w:rPr>
                      <w:rFonts w:ascii="Times New Roman" w:hAnsi="Times New Roman" w:cs="Times New Roman"/>
                      <w:sz w:val="20"/>
                      <w:szCs w:val="20"/>
                      <w:shd w:val="clear" w:color="auto" w:fill="FFFFFF"/>
                      <w:lang w:val="id-ID"/>
                    </w:rPr>
                    <w:t>0</w:t>
                  </w:r>
                  <w:r w:rsidR="00B76408" w:rsidRPr="000B3E1E">
                    <w:rPr>
                      <w:rFonts w:ascii="Times New Roman" w:hAnsi="Times New Roman" w:cs="Times New Roman"/>
                      <w:sz w:val="20"/>
                      <w:szCs w:val="20"/>
                      <w:shd w:val="clear" w:color="auto" w:fill="FFFFFF"/>
                    </w:rPr>
                    <w:t>0</w:t>
                  </w:r>
                  <w:r w:rsidR="000A26E7" w:rsidRPr="000B3E1E">
                    <w:rPr>
                      <w:rFonts w:ascii="Times New Roman" w:hAnsi="Times New Roman" w:cs="Times New Roman"/>
                      <w:sz w:val="20"/>
                      <w:szCs w:val="20"/>
                      <w:shd w:val="clear" w:color="auto" w:fill="FFFFFF"/>
                      <w:lang w:val="id-ID"/>
                    </w:rPr>
                    <w:t>/0</w:t>
                  </w:r>
                  <w:r w:rsidR="00B76408" w:rsidRPr="000B3E1E">
                    <w:rPr>
                      <w:rFonts w:ascii="Times New Roman" w:hAnsi="Times New Roman" w:cs="Times New Roman"/>
                      <w:sz w:val="20"/>
                      <w:szCs w:val="20"/>
                      <w:shd w:val="clear" w:color="auto" w:fill="FFFFFF"/>
                    </w:rPr>
                    <w:t>0</w:t>
                  </w:r>
                  <w:r w:rsidR="000A26E7" w:rsidRPr="000B3E1E">
                    <w:rPr>
                      <w:rFonts w:ascii="Times New Roman" w:hAnsi="Times New Roman" w:cs="Times New Roman"/>
                      <w:sz w:val="20"/>
                      <w:szCs w:val="20"/>
                      <w:shd w:val="clear" w:color="auto" w:fill="FFFFFF"/>
                      <w:lang w:val="id-ID"/>
                    </w:rPr>
                    <w:t>/</w:t>
                  </w:r>
                  <w:r w:rsidR="00B76408" w:rsidRPr="000B3E1E">
                    <w:rPr>
                      <w:rFonts w:ascii="Times New Roman" w:hAnsi="Times New Roman" w:cs="Times New Roman"/>
                      <w:sz w:val="20"/>
                      <w:szCs w:val="20"/>
                      <w:shd w:val="clear" w:color="auto" w:fill="FFFFFF"/>
                    </w:rPr>
                    <w:t>0000</w:t>
                  </w:r>
                </w:p>
              </w:tc>
            </w:tr>
          </w:tbl>
          <w:p w14:paraId="5021539D" w14:textId="05CEFFA9" w:rsidR="00B76408" w:rsidRPr="000B3E1E" w:rsidRDefault="00C16ACC" w:rsidP="00B76408">
            <w:pPr>
              <w:pStyle w:val="JudulAbstrakInggris"/>
              <w:spacing w:after="120"/>
              <w:jc w:val="both"/>
              <w:rPr>
                <w:rFonts w:ascii="Times New Roman" w:hAnsi="Times New Roman" w:cs="Times New Roman"/>
                <w:b w:val="0"/>
                <w:i w:val="0"/>
                <w:sz w:val="22"/>
                <w:szCs w:val="22"/>
                <w:lang w:val="en-US"/>
              </w:rPr>
            </w:pPr>
            <w:r w:rsidRPr="000B3E1E">
              <w:rPr>
                <w:rFonts w:ascii="Times New Roman" w:hAnsi="Times New Roman" w:cs="Times New Roman"/>
                <w:szCs w:val="20"/>
              </w:rPr>
              <w:t>Abstract</w:t>
            </w:r>
            <w:r w:rsidR="002456C8" w:rsidRPr="000B3E1E">
              <w:rPr>
                <w:rFonts w:ascii="Times New Roman" w:hAnsi="Times New Roman" w:cs="Times New Roman"/>
                <w:szCs w:val="20"/>
              </w:rPr>
              <w:t>:</w:t>
            </w:r>
            <w:r w:rsidR="00EB2403" w:rsidRPr="000B3E1E">
              <w:rPr>
                <w:rFonts w:ascii="Times New Roman" w:hAnsi="Times New Roman" w:cs="Times New Roman"/>
                <w:szCs w:val="20"/>
              </w:rPr>
              <w:t xml:space="preserve"> </w:t>
            </w:r>
            <w:r w:rsidR="00B76408" w:rsidRPr="000B3E1E">
              <w:rPr>
                <w:rFonts w:ascii="Times New Roman" w:hAnsi="Times New Roman" w:cs="Times New Roman"/>
                <w:b w:val="0"/>
                <w:i w:val="0"/>
                <w:sz w:val="22"/>
                <w:szCs w:val="22"/>
              </w:rPr>
              <w:t xml:space="preserve">Abstrak ditulis dalam </w:t>
            </w:r>
            <w:r w:rsidR="00B76408" w:rsidRPr="000B3E1E">
              <w:rPr>
                <w:rFonts w:ascii="Times New Roman" w:hAnsi="Times New Roman" w:cs="Times New Roman"/>
                <w:b w:val="0"/>
                <w:i w:val="0"/>
                <w:sz w:val="22"/>
                <w:szCs w:val="22"/>
                <w:lang w:val="en-US"/>
              </w:rPr>
              <w:t>B</w:t>
            </w:r>
            <w:r w:rsidR="00B76408" w:rsidRPr="000B3E1E">
              <w:rPr>
                <w:rFonts w:ascii="Times New Roman" w:hAnsi="Times New Roman" w:cs="Times New Roman"/>
                <w:b w:val="0"/>
                <w:i w:val="0"/>
                <w:sz w:val="22"/>
                <w:szCs w:val="22"/>
              </w:rPr>
              <w:t>ahasa Inggris dan harus disajikan secara singkat dan akurat serta menentukan relevansinya dengan kepentingannya. Itu harus terdiri dari presentasi singkat tentang latar belakang, metode, tujuan, hasil dan simpulan penelitian. Abstrak harus informatif dan sepenuhnya menjelaskan diri sendiri, memberikan pernyataan yang jelas tentang masalah dan pendekatan atau solusi yang diusulkan, dan menunjukkan temuan dan deduksi utama. Abstrak terdiri dari 1</w:t>
            </w:r>
            <w:r w:rsidR="00B76408" w:rsidRPr="000B3E1E">
              <w:rPr>
                <w:rFonts w:ascii="Times New Roman" w:hAnsi="Times New Roman" w:cs="Times New Roman"/>
                <w:b w:val="0"/>
                <w:i w:val="0"/>
                <w:sz w:val="22"/>
                <w:szCs w:val="22"/>
                <w:lang w:val="en-US"/>
              </w:rPr>
              <w:t>5</w:t>
            </w:r>
            <w:r w:rsidR="00B76408" w:rsidRPr="000B3E1E">
              <w:rPr>
                <w:rFonts w:ascii="Times New Roman" w:hAnsi="Times New Roman" w:cs="Times New Roman"/>
                <w:b w:val="0"/>
                <w:i w:val="0"/>
                <w:sz w:val="22"/>
                <w:szCs w:val="22"/>
              </w:rPr>
              <w:t>0 hingga 2</w:t>
            </w:r>
            <w:r w:rsidR="00B76408" w:rsidRPr="000B3E1E">
              <w:rPr>
                <w:rFonts w:ascii="Times New Roman" w:hAnsi="Times New Roman" w:cs="Times New Roman"/>
                <w:b w:val="0"/>
                <w:i w:val="0"/>
                <w:sz w:val="22"/>
                <w:szCs w:val="22"/>
                <w:lang w:val="en-US"/>
              </w:rPr>
              <w:t>5</w:t>
            </w:r>
            <w:r w:rsidR="00B76408" w:rsidRPr="000B3E1E">
              <w:rPr>
                <w:rFonts w:ascii="Times New Roman" w:hAnsi="Times New Roman" w:cs="Times New Roman"/>
                <w:b w:val="0"/>
                <w:i w:val="0"/>
                <w:sz w:val="22"/>
                <w:szCs w:val="22"/>
              </w:rPr>
              <w:t>0 kata dan ditulis dalam bentuk lampau. Gunakan standar tata nama dan hindari singkatan. Selanjutnya, kata kunci ditulis untuk digunakan sebagai layanan pengindeksan. Penggunaan kata kunci dapat meningkatkan kemudahan bagi pihak yang berkepentingan untuk menemukan artikel kami</w:t>
            </w:r>
            <w:r w:rsidR="00B76408" w:rsidRPr="000B3E1E">
              <w:rPr>
                <w:rFonts w:ascii="Times New Roman" w:hAnsi="Times New Roman" w:cs="Times New Roman"/>
                <w:b w:val="0"/>
                <w:i w:val="0"/>
                <w:sz w:val="22"/>
                <w:szCs w:val="22"/>
                <w:lang w:val="en-US"/>
              </w:rPr>
              <w:t>.</w:t>
            </w:r>
          </w:p>
          <w:p w14:paraId="15B7EE7B" w14:textId="20DB3CDA" w:rsidR="00661F7C" w:rsidRPr="000B3E1E" w:rsidRDefault="00B76408" w:rsidP="00B76408">
            <w:pPr>
              <w:spacing w:after="120"/>
              <w:rPr>
                <w:rFonts w:ascii="Times New Roman" w:eastAsia="Times New Roman" w:hAnsi="Times New Roman" w:cs="Times New Roman"/>
                <w:sz w:val="20"/>
                <w:szCs w:val="20"/>
                <w:lang w:val="id-ID" w:eastAsia="id-ID"/>
              </w:rPr>
            </w:pPr>
            <w:r w:rsidRPr="000B3E1E">
              <w:rPr>
                <w:rFonts w:ascii="Times New Roman" w:hAnsi="Times New Roman" w:cs="Times New Roman"/>
              </w:rPr>
              <w:t>Kata kunci: kata kunci terdiri dari 3 hingga 5 kata atau frasa yang dipisahkan oleh titik koma</w:t>
            </w:r>
            <w:r w:rsidRPr="000B3E1E">
              <w:rPr>
                <w:rFonts w:ascii="Times New Roman" w:hAnsi="Times New Roman" w:cs="Times New Roman"/>
              </w:rPr>
              <w:t xml:space="preserve"> (;)</w:t>
            </w:r>
          </w:p>
        </w:tc>
      </w:tr>
    </w:tbl>
    <w:p w14:paraId="7DB69843" w14:textId="77777777" w:rsidR="00435962" w:rsidRPr="000B3E1E" w:rsidRDefault="00435962" w:rsidP="00381650">
      <w:pPr>
        <w:spacing w:after="0"/>
        <w:rPr>
          <w:rFonts w:ascii="Times New Roman" w:hAnsi="Times New Roman" w:cs="Times New Roman"/>
          <w:sz w:val="24"/>
          <w:szCs w:val="24"/>
          <w:lang w:val="id-ID"/>
        </w:rPr>
        <w:sectPr w:rsidR="00435962" w:rsidRPr="000B3E1E" w:rsidSect="00744F69">
          <w:headerReference w:type="even" r:id="rId11"/>
          <w:headerReference w:type="default" r:id="rId12"/>
          <w:footerReference w:type="default" r:id="rId13"/>
          <w:footerReference w:type="first" r:id="rId14"/>
          <w:pgSz w:w="11906" w:h="16838" w:code="9"/>
          <w:pgMar w:top="1701" w:right="1418" w:bottom="1418" w:left="1418" w:header="720" w:footer="720" w:gutter="0"/>
          <w:pgNumType w:start="163"/>
          <w:cols w:space="720"/>
          <w:titlePg/>
          <w:docGrid w:linePitch="360"/>
        </w:sectPr>
      </w:pPr>
    </w:p>
    <w:p w14:paraId="228434F8" w14:textId="77777777" w:rsidR="004618BA" w:rsidRPr="000B3E1E" w:rsidRDefault="004618BA" w:rsidP="003925E2">
      <w:pPr>
        <w:spacing w:after="0" w:line="240" w:lineRule="auto"/>
        <w:rPr>
          <w:rFonts w:ascii="Times New Roman" w:hAnsi="Times New Roman" w:cs="Times New Roman"/>
          <w:sz w:val="24"/>
          <w:szCs w:val="24"/>
          <w:lang w:val="id-ID"/>
        </w:rPr>
        <w:sectPr w:rsidR="004618BA" w:rsidRPr="000B3E1E" w:rsidSect="00984335">
          <w:footerReference w:type="default" r:id="rId15"/>
          <w:type w:val="continuous"/>
          <w:pgSz w:w="11906" w:h="16838" w:code="9"/>
          <w:pgMar w:top="1418" w:right="1418" w:bottom="1418" w:left="1418" w:header="720" w:footer="0" w:gutter="0"/>
          <w:cols w:num="2" w:space="567"/>
          <w:docGrid w:linePitch="360"/>
        </w:sectPr>
      </w:pPr>
    </w:p>
    <w:p w14:paraId="48D3BD58" w14:textId="38805037" w:rsidR="00F2125D" w:rsidRPr="000B3E1E" w:rsidRDefault="00D27503" w:rsidP="000C3977">
      <w:pPr>
        <w:pStyle w:val="ListParagraph"/>
        <w:numPr>
          <w:ilvl w:val="0"/>
          <w:numId w:val="1"/>
        </w:numPr>
        <w:spacing w:before="120" w:after="120" w:line="240" w:lineRule="exact"/>
        <w:ind w:left="284" w:hanging="284"/>
        <w:contextualSpacing w:val="0"/>
        <w:jc w:val="both"/>
        <w:rPr>
          <w:rFonts w:ascii="Times New Roman" w:hAnsi="Times New Roman" w:cs="Times New Roman"/>
          <w:b/>
          <w:lang w:val="id-ID"/>
        </w:rPr>
      </w:pPr>
      <w:r w:rsidRPr="000B3E1E">
        <w:rPr>
          <w:rFonts w:ascii="Times New Roman" w:hAnsi="Times New Roman" w:cs="Times New Roman"/>
          <w:b/>
        </w:rPr>
        <w:t>INTRODUCTION</w:t>
      </w:r>
    </w:p>
    <w:p w14:paraId="7C3EA5C4" w14:textId="546B1983" w:rsidR="00B76408" w:rsidRPr="000B3E1E" w:rsidRDefault="00B76408" w:rsidP="00B76408">
      <w:pPr>
        <w:tabs>
          <w:tab w:val="left" w:pos="425"/>
          <w:tab w:val="left" w:pos="851"/>
          <w:tab w:val="left" w:pos="1134"/>
          <w:tab w:val="left" w:pos="1418"/>
        </w:tabs>
        <w:spacing w:after="0" w:line="240" w:lineRule="auto"/>
        <w:jc w:val="both"/>
        <w:rPr>
          <w:rFonts w:ascii="Times New Roman" w:hAnsi="Times New Roman" w:cs="Times New Roman"/>
        </w:rPr>
      </w:pPr>
      <w:r w:rsidRPr="000B3E1E">
        <w:rPr>
          <w:rFonts w:ascii="Times New Roman" w:hAnsi="Times New Roman" w:cs="Times New Roman"/>
        </w:rPr>
        <w:tab/>
      </w:r>
      <w:r w:rsidRPr="000B3E1E">
        <w:rPr>
          <w:rFonts w:ascii="Times New Roman" w:hAnsi="Times New Roman" w:cs="Times New Roman"/>
        </w:rPr>
        <w:t>Dalam pendahuluan, penulis diharapkan dapat memaparkan fokus penelitian berdasarkan ruang lingkup JTTM (Jurnal Terapan Teknik Mesin). Pedoman ini adalah template untuk menulis naskah untuk pengiriman Jurnal JTTM. Jika naskah benar-benar memiliki orisinalitas tinggi, yang mengusulkan pendekatan atau algoritma baru, bab tambahan diperbolehkan setelah bab "Pendahuluan", paragraph terakhir dari pendahuluan harus tertulis tujuan dari penelitian dan sebelum bab "Metode" untuk menjelaskannya secara singkat.</w:t>
      </w:r>
    </w:p>
    <w:p w14:paraId="0AF88926" w14:textId="5B99B016" w:rsidR="008D227E" w:rsidRPr="000B3E1E" w:rsidRDefault="00B76408" w:rsidP="000B3E1E">
      <w:pPr>
        <w:pStyle w:val="BodyText"/>
        <w:spacing w:before="1" w:line="240" w:lineRule="auto"/>
        <w:ind w:firstLine="360"/>
        <w:jc w:val="both"/>
        <w:rPr>
          <w:rFonts w:ascii="Times New Roman" w:hAnsi="Times New Roman" w:cs="Times New Roman"/>
          <w:lang w:val="id-ID"/>
        </w:rPr>
      </w:pPr>
      <w:r w:rsidRPr="000B3E1E">
        <w:rPr>
          <w:rFonts w:ascii="Times New Roman" w:hAnsi="Times New Roman" w:cs="Times New Roman"/>
        </w:rPr>
        <w:t>Naskah ini dibagi menjadi empat bab yaitu Pendahuluan, Metode, Hasil dan Pembahasan, dan bab terakhir adalah Kesimpulan. Pendahuluan harus memberikan latar belakang dan pernyataan masalah yang jelas, tinjauan literatur terkait pada subjek, pendekatan yang diusulkan dan/atau desain penelitian, dan nilai baru penelitian yang merupakan inovasi. Ini harus dapat dimengerti oleh rekan-rekan dari berbagai disiplin ilmu. Dalam Metode, penulis harus menyajikan dan menjelaskan metode yang digunakan dalam penelitian; menyajikan instrumen dan objek penelitian beserta penjelasannya dan waktu untuk melakukan penelitian. Untuk bab Hasil dan Pembahasan, penulis harus mempresentasikan temuan penelitian mereka dan deskripsinya. Akan lebih menarik lagi jika dalam bab ini penulis melengkapinya dengan gambar, tabel dan persamaan. Terakhir namun tidak kalah pentingnya adalah bab Kesimpulan. Dalam bab ini, penulis harus menyajikan penalaran deduktif penjelas mereka berdasarkan temuan penelitian. Penulis juga diperkenankan memberikan saran untuk penelitian dan peneliti selanjutnya.</w:t>
      </w:r>
    </w:p>
    <w:p w14:paraId="7BB23524" w14:textId="1C20797C" w:rsidR="000F171A" w:rsidRPr="000B3E1E" w:rsidRDefault="00394A0C" w:rsidP="000B3E1E">
      <w:pPr>
        <w:pStyle w:val="ListParagraph"/>
        <w:numPr>
          <w:ilvl w:val="0"/>
          <w:numId w:val="1"/>
        </w:numPr>
        <w:spacing w:after="120" w:line="240" w:lineRule="auto"/>
        <w:ind w:left="425" w:hanging="425"/>
        <w:contextualSpacing w:val="0"/>
        <w:jc w:val="both"/>
        <w:rPr>
          <w:rFonts w:ascii="Times New Roman" w:hAnsi="Times New Roman" w:cs="Times New Roman"/>
          <w:b/>
          <w:lang w:val="id-ID"/>
        </w:rPr>
      </w:pPr>
      <w:r w:rsidRPr="000B3E1E">
        <w:rPr>
          <w:rFonts w:ascii="Times New Roman" w:hAnsi="Times New Roman" w:cs="Times New Roman"/>
          <w:b/>
          <w:lang w:val="id-ID"/>
        </w:rPr>
        <w:t>MET</w:t>
      </w:r>
      <w:r w:rsidR="00687131" w:rsidRPr="000B3E1E">
        <w:rPr>
          <w:rFonts w:ascii="Times New Roman" w:hAnsi="Times New Roman" w:cs="Times New Roman"/>
          <w:b/>
        </w:rPr>
        <w:t>HOD</w:t>
      </w:r>
    </w:p>
    <w:p w14:paraId="3AAF14C0" w14:textId="218517BC" w:rsidR="00B76408" w:rsidRPr="000B3E1E" w:rsidRDefault="00B76408" w:rsidP="000B3E1E">
      <w:pPr>
        <w:pStyle w:val="ListParagraph"/>
        <w:spacing w:after="120" w:line="240" w:lineRule="auto"/>
        <w:ind w:left="0" w:firstLine="425"/>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Naskah harus diserahkan secara online dalam </w:t>
      </w:r>
      <w:r w:rsidRPr="000B3E1E">
        <w:rPr>
          <w:rFonts w:ascii="Times New Roman" w:hAnsi="Times New Roman" w:cs="Times New Roman"/>
          <w:spacing w:val="-7"/>
        </w:rPr>
        <w:t xml:space="preserve">Bahasa Indonesia </w:t>
      </w:r>
      <w:r w:rsidRPr="000B3E1E">
        <w:rPr>
          <w:rFonts w:ascii="Times New Roman" w:hAnsi="Times New Roman" w:cs="Times New Roman"/>
          <w:spacing w:val="-7"/>
          <w:lang w:val="id-ID"/>
        </w:rPr>
        <w:t>melalui situs web Jurnal. Penulis diundang untuk mendaftar di website J</w:t>
      </w:r>
      <w:r w:rsidRPr="000B3E1E">
        <w:rPr>
          <w:rFonts w:ascii="Times New Roman" w:hAnsi="Times New Roman" w:cs="Times New Roman"/>
          <w:spacing w:val="-7"/>
        </w:rPr>
        <w:t>TTM</w:t>
      </w:r>
      <w:r w:rsidRPr="000B3E1E">
        <w:rPr>
          <w:rFonts w:ascii="Times New Roman" w:hAnsi="Times New Roman" w:cs="Times New Roman"/>
          <w:spacing w:val="-7"/>
          <w:lang w:val="id-ID"/>
        </w:rPr>
        <w:t xml:space="preserve"> untuk mendapatkan username dan password untuk pengajuan login. Pendaftaran membantu penulis memiliki akses untuk mengirimkan artikel, melacaknya, dan mendapatkan informasi tentang proses peninjauan.</w:t>
      </w:r>
    </w:p>
    <w:p w14:paraId="69BBE77C" w14:textId="77777777" w:rsidR="00B76408" w:rsidRPr="000B3E1E" w:rsidRDefault="00B76408" w:rsidP="000B3E1E">
      <w:pPr>
        <w:pStyle w:val="ListParagraph"/>
        <w:spacing w:line="240" w:lineRule="auto"/>
        <w:ind w:left="0"/>
        <w:jc w:val="both"/>
        <w:rPr>
          <w:rFonts w:ascii="Times New Roman" w:hAnsi="Times New Roman" w:cs="Times New Roman"/>
          <w:spacing w:val="-7"/>
          <w:lang w:val="id-ID"/>
        </w:rPr>
      </w:pPr>
      <w:r w:rsidRPr="000B3E1E">
        <w:rPr>
          <w:rFonts w:ascii="Times New Roman" w:hAnsi="Times New Roman" w:cs="Times New Roman"/>
          <w:spacing w:val="-7"/>
          <w:lang w:val="id-ID"/>
        </w:rPr>
        <w:t>2.1 Pemrosesan naskah</w:t>
      </w:r>
    </w:p>
    <w:p w14:paraId="38573BBF" w14:textId="75F91408" w:rsidR="00B76408" w:rsidRPr="000B3E1E" w:rsidRDefault="00B76408" w:rsidP="000B3E1E">
      <w:pPr>
        <w:pStyle w:val="ListParagraph"/>
        <w:spacing w:after="120" w:line="240" w:lineRule="auto"/>
        <w:ind w:left="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lastRenderedPageBreak/>
        <w:t>Format teks utama tidak boleh lebih dari 14 halaman dan ditulis dalam format Microsoft Office Word (.doc/.docx) dengan melampirkan gambar dan tabel serta persamaan (jika ada). Teks harus ditulis secara berurutan dalam satu kolom rata rata pada kertas A4 dengan margin kiri</w:t>
      </w:r>
      <w:r w:rsidRPr="000B3E1E">
        <w:rPr>
          <w:rFonts w:ascii="Times New Roman" w:hAnsi="Times New Roman" w:cs="Times New Roman"/>
          <w:spacing w:val="-7"/>
        </w:rPr>
        <w:t xml:space="preserve"> 2,5</w:t>
      </w:r>
      <w:r w:rsidRPr="000B3E1E">
        <w:rPr>
          <w:rFonts w:ascii="Times New Roman" w:hAnsi="Times New Roman" w:cs="Times New Roman"/>
          <w:spacing w:val="-7"/>
          <w:lang w:val="id-ID"/>
        </w:rPr>
        <w:t>, kanan</w:t>
      </w:r>
      <w:r w:rsidRPr="000B3E1E">
        <w:rPr>
          <w:rFonts w:ascii="Times New Roman" w:hAnsi="Times New Roman" w:cs="Times New Roman"/>
          <w:spacing w:val="-7"/>
        </w:rPr>
        <w:t xml:space="preserve"> 2,5 cm</w:t>
      </w:r>
      <w:r w:rsidRPr="000B3E1E">
        <w:rPr>
          <w:rFonts w:ascii="Times New Roman" w:hAnsi="Times New Roman" w:cs="Times New Roman"/>
          <w:spacing w:val="-7"/>
          <w:lang w:val="id-ID"/>
        </w:rPr>
        <w:t>, atas</w:t>
      </w:r>
      <w:r w:rsidRPr="000B3E1E">
        <w:rPr>
          <w:rFonts w:ascii="Times New Roman" w:hAnsi="Times New Roman" w:cs="Times New Roman"/>
          <w:spacing w:val="-7"/>
        </w:rPr>
        <w:t xml:space="preserve"> 3</w:t>
      </w:r>
      <w:r w:rsidRPr="000B3E1E">
        <w:rPr>
          <w:rFonts w:ascii="Times New Roman" w:hAnsi="Times New Roman" w:cs="Times New Roman"/>
          <w:spacing w:val="-7"/>
        </w:rPr>
        <w:t xml:space="preserve"> cm</w:t>
      </w:r>
      <w:r w:rsidRPr="000B3E1E">
        <w:rPr>
          <w:rFonts w:ascii="Times New Roman" w:hAnsi="Times New Roman" w:cs="Times New Roman"/>
          <w:spacing w:val="-7"/>
          <w:lang w:val="id-ID"/>
        </w:rPr>
        <w:t xml:space="preserve">, dan bawah </w:t>
      </w:r>
      <w:r w:rsidRPr="000B3E1E">
        <w:rPr>
          <w:rFonts w:ascii="Times New Roman" w:hAnsi="Times New Roman" w:cs="Times New Roman"/>
          <w:spacing w:val="-7"/>
        </w:rPr>
        <w:t>2.5</w:t>
      </w:r>
      <w:r w:rsidRPr="000B3E1E">
        <w:rPr>
          <w:rFonts w:ascii="Times New Roman" w:hAnsi="Times New Roman" w:cs="Times New Roman"/>
          <w:spacing w:val="-7"/>
          <w:lang w:val="id-ID"/>
        </w:rPr>
        <w:t xml:space="preserve"> cm. Tidak perlu menyematkan nomor halaman karena akan diatur ulang pada proses pencetakan.</w:t>
      </w:r>
    </w:p>
    <w:p w14:paraId="059BF019" w14:textId="77777777" w:rsidR="00B76408" w:rsidRPr="000B3E1E" w:rsidRDefault="00B76408" w:rsidP="00B76408">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2.2 Format Penulisan</w:t>
      </w:r>
    </w:p>
    <w:p w14:paraId="4A569D2A" w14:textId="77777777" w:rsidR="00B76408" w:rsidRPr="000B3E1E" w:rsidRDefault="00B76408" w:rsidP="000B3E1E">
      <w:pPr>
        <w:pStyle w:val="ListParagraph"/>
        <w:spacing w:line="240" w:lineRule="auto"/>
        <w:ind w:left="0"/>
        <w:jc w:val="both"/>
        <w:rPr>
          <w:rFonts w:ascii="Times New Roman" w:hAnsi="Times New Roman" w:cs="Times New Roman"/>
          <w:spacing w:val="-7"/>
          <w:lang w:val="id-ID"/>
        </w:rPr>
      </w:pPr>
      <w:r w:rsidRPr="000B3E1E">
        <w:rPr>
          <w:rFonts w:ascii="Times New Roman" w:hAnsi="Times New Roman" w:cs="Times New Roman"/>
          <w:spacing w:val="-7"/>
          <w:lang w:val="id-ID"/>
        </w:rPr>
        <w:t>Judul artikel harus berupa kata-kata sesedikit mungkin yang secara akurat menggambarkan isi makalah. Layanan pengindeksan dan abstraksi bergantung pada keakuratan judul, mengekstraksi darinya kata kunci yang berguna dalam referensi silang dan pencarian komputer. Makalah dengan judul yang tidak tepat mungkin tidak akan pernah mencapai audiens yang dimaksudkan, jadi spesifiklah.</w:t>
      </w:r>
    </w:p>
    <w:p w14:paraId="39C0FA06" w14:textId="22B5C86F" w:rsidR="00B76408" w:rsidRPr="000B3E1E" w:rsidRDefault="00B76408" w:rsidP="000B3E1E">
      <w:pPr>
        <w:pStyle w:val="ListParagraph"/>
        <w:spacing w:after="120" w:line="240" w:lineRule="auto"/>
        <w:ind w:left="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Organisasi dan kutipan daftar pustaka dibuat dengan gaya </w:t>
      </w:r>
      <w:r w:rsidRPr="000B3E1E">
        <w:rPr>
          <w:rFonts w:ascii="Times New Roman" w:hAnsi="Times New Roman" w:cs="Times New Roman"/>
          <w:spacing w:val="-7"/>
        </w:rPr>
        <w:t>IEEE</w:t>
      </w:r>
      <w:r w:rsidRPr="000B3E1E">
        <w:rPr>
          <w:rFonts w:ascii="Times New Roman" w:hAnsi="Times New Roman" w:cs="Times New Roman"/>
          <w:spacing w:val="-7"/>
          <w:lang w:val="id-ID"/>
        </w:rPr>
        <w:t xml:space="preserve"> pada tanda </w:t>
      </w:r>
      <w:r w:rsidRPr="000B3E1E">
        <w:rPr>
          <w:rFonts w:ascii="Times New Roman" w:hAnsi="Times New Roman" w:cs="Times New Roman"/>
          <w:spacing w:val="-7"/>
        </w:rPr>
        <w:t>[</w:t>
      </w:r>
      <w:r w:rsidRPr="000B3E1E">
        <w:rPr>
          <w:rFonts w:ascii="Times New Roman" w:hAnsi="Times New Roman" w:cs="Times New Roman"/>
          <w:spacing w:val="-7"/>
          <w:lang w:val="id-ID"/>
        </w:rPr>
        <w:t>1</w:t>
      </w:r>
      <w:r w:rsidRPr="000B3E1E">
        <w:rPr>
          <w:rFonts w:ascii="Times New Roman" w:hAnsi="Times New Roman" w:cs="Times New Roman"/>
          <w:spacing w:val="-7"/>
        </w:rPr>
        <w:t>]</w:t>
      </w:r>
      <w:r w:rsidRPr="000B3E1E">
        <w:rPr>
          <w:rFonts w:ascii="Times New Roman" w:hAnsi="Times New Roman" w:cs="Times New Roman"/>
          <w:spacing w:val="-7"/>
          <w:lang w:val="id-ID"/>
        </w:rPr>
        <w:t xml:space="preserve">, </w:t>
      </w:r>
      <w:r w:rsidRPr="000B3E1E">
        <w:rPr>
          <w:rFonts w:ascii="Times New Roman" w:hAnsi="Times New Roman" w:cs="Times New Roman"/>
          <w:spacing w:val="-7"/>
        </w:rPr>
        <w:t>[</w:t>
      </w:r>
      <w:r w:rsidRPr="000B3E1E">
        <w:rPr>
          <w:rFonts w:ascii="Times New Roman" w:hAnsi="Times New Roman" w:cs="Times New Roman"/>
          <w:spacing w:val="-7"/>
          <w:lang w:val="id-ID"/>
        </w:rPr>
        <w:t>2</w:t>
      </w:r>
      <w:r w:rsidRPr="000B3E1E">
        <w:rPr>
          <w:rFonts w:ascii="Times New Roman" w:hAnsi="Times New Roman" w:cs="Times New Roman"/>
          <w:spacing w:val="-7"/>
        </w:rPr>
        <w:t>]</w:t>
      </w:r>
      <w:r w:rsidRPr="000B3E1E">
        <w:rPr>
          <w:rFonts w:ascii="Times New Roman" w:hAnsi="Times New Roman" w:cs="Times New Roman"/>
          <w:spacing w:val="-7"/>
          <w:lang w:val="id-ID"/>
        </w:rPr>
        <w:t xml:space="preserve"> dan seterusnya. Istilah dalam bahasa asing ditulis miring.</w:t>
      </w:r>
    </w:p>
    <w:p w14:paraId="3B4491DF" w14:textId="77777777" w:rsidR="00B76408" w:rsidRPr="000B3E1E" w:rsidRDefault="00B76408" w:rsidP="000B3E1E">
      <w:pPr>
        <w:pStyle w:val="ListParagraph"/>
        <w:spacing w:line="240" w:lineRule="auto"/>
        <w:ind w:left="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2.3 </w:t>
      </w:r>
      <w:r w:rsidRPr="000B3E1E">
        <w:rPr>
          <w:rFonts w:ascii="Times New Roman" w:hAnsi="Times New Roman" w:cs="Times New Roman"/>
          <w:b/>
          <w:spacing w:val="-7"/>
          <w:lang w:val="id-ID"/>
        </w:rPr>
        <w:t>Subjudul tingkat 1</w:t>
      </w:r>
    </w:p>
    <w:p w14:paraId="2CA71005" w14:textId="31B27B97" w:rsidR="00B76408" w:rsidRPr="000B3E1E" w:rsidRDefault="00B76408" w:rsidP="000B3E1E">
      <w:pPr>
        <w:pStyle w:val="ListParagraph"/>
        <w:spacing w:after="120" w:line="240" w:lineRule="auto"/>
        <w:ind w:left="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Sub-judul harus disajikan hanya dalam tiga tingkat. Yang keempat tidak akan diizinkan. Untuk sub-judul level 1 ditulis dengan font </w:t>
      </w:r>
      <w:r w:rsidRPr="000B3E1E">
        <w:rPr>
          <w:rFonts w:ascii="Times New Roman" w:hAnsi="Times New Roman" w:cs="Times New Roman"/>
          <w:spacing w:val="-7"/>
        </w:rPr>
        <w:t>Time New Roman</w:t>
      </w:r>
      <w:r w:rsidRPr="000B3E1E">
        <w:rPr>
          <w:rFonts w:ascii="Times New Roman" w:hAnsi="Times New Roman" w:cs="Times New Roman"/>
          <w:spacing w:val="-7"/>
          <w:lang w:val="id-ID"/>
        </w:rPr>
        <w:t xml:space="preserve">, </w:t>
      </w:r>
      <w:r w:rsidRPr="000B3E1E">
        <w:rPr>
          <w:rFonts w:ascii="Times New Roman" w:hAnsi="Times New Roman" w:cs="Times New Roman"/>
          <w:spacing w:val="-7"/>
        </w:rPr>
        <w:t>tidak tebal</w:t>
      </w:r>
      <w:r w:rsidRPr="000B3E1E">
        <w:rPr>
          <w:rFonts w:ascii="Times New Roman" w:hAnsi="Times New Roman" w:cs="Times New Roman"/>
          <w:spacing w:val="-7"/>
          <w:lang w:val="id-ID"/>
        </w:rPr>
        <w:t>, 1</w:t>
      </w:r>
      <w:r w:rsidRPr="000B3E1E">
        <w:rPr>
          <w:rFonts w:ascii="Times New Roman" w:hAnsi="Times New Roman" w:cs="Times New Roman"/>
          <w:spacing w:val="-7"/>
        </w:rPr>
        <w:t>1</w:t>
      </w:r>
      <w:r w:rsidRPr="000B3E1E">
        <w:rPr>
          <w:rFonts w:ascii="Times New Roman" w:hAnsi="Times New Roman" w:cs="Times New Roman"/>
          <w:spacing w:val="-7"/>
          <w:lang w:val="id-ID"/>
        </w:rPr>
        <w:t xml:space="preserve"> pt dan spasi tunggal. Nomor sub judul ditulis dengan dua angka dan dipisahkan dengan titik.</w:t>
      </w:r>
    </w:p>
    <w:p w14:paraId="201E5D4B" w14:textId="77777777" w:rsidR="00B76408" w:rsidRPr="000B3E1E" w:rsidRDefault="00B76408" w:rsidP="00B76408">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2.3.1 Subjudul tingkat 2</w:t>
      </w:r>
    </w:p>
    <w:p w14:paraId="47EDD90B" w14:textId="77777777" w:rsidR="00B76408" w:rsidRPr="000B3E1E" w:rsidRDefault="00B76408" w:rsidP="000B3E1E">
      <w:pPr>
        <w:pStyle w:val="ListParagraph"/>
        <w:spacing w:line="240" w:lineRule="auto"/>
        <w:ind w:left="0" w:firstLine="426"/>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Sub-judul level 2 ditulis dengan huruf kapital kecil dengan font </w:t>
      </w:r>
      <w:r w:rsidRPr="000B3E1E">
        <w:rPr>
          <w:rFonts w:ascii="Times New Roman" w:hAnsi="Times New Roman" w:cs="Times New Roman"/>
          <w:spacing w:val="-7"/>
        </w:rPr>
        <w:t>Time New Roman</w:t>
      </w:r>
      <w:r w:rsidRPr="000B3E1E">
        <w:rPr>
          <w:rFonts w:ascii="Times New Roman" w:hAnsi="Times New Roman" w:cs="Times New Roman"/>
          <w:spacing w:val="-7"/>
          <w:lang w:val="id-ID"/>
        </w:rPr>
        <w:t xml:space="preserve"> 1</w:t>
      </w:r>
      <w:r w:rsidRPr="000B3E1E">
        <w:rPr>
          <w:rFonts w:ascii="Times New Roman" w:hAnsi="Times New Roman" w:cs="Times New Roman"/>
          <w:spacing w:val="-7"/>
        </w:rPr>
        <w:t>1</w:t>
      </w:r>
      <w:r w:rsidRPr="000B3E1E">
        <w:rPr>
          <w:rFonts w:ascii="Times New Roman" w:hAnsi="Times New Roman" w:cs="Times New Roman"/>
          <w:spacing w:val="-7"/>
          <w:lang w:val="id-ID"/>
        </w:rPr>
        <w:t xml:space="preserve"> pt dalam</w:t>
      </w:r>
      <w:r w:rsidRPr="000B3E1E">
        <w:rPr>
          <w:rFonts w:ascii="Times New Roman" w:hAnsi="Times New Roman" w:cs="Times New Roman"/>
          <w:spacing w:val="-7"/>
        </w:rPr>
        <w:t xml:space="preserve"> spasi</w:t>
      </w:r>
      <w:r w:rsidRPr="000B3E1E">
        <w:rPr>
          <w:rFonts w:ascii="Times New Roman" w:hAnsi="Times New Roman" w:cs="Times New Roman"/>
          <w:spacing w:val="-7"/>
          <w:lang w:val="id-ID"/>
        </w:rPr>
        <w:t xml:space="preserve"> </w:t>
      </w:r>
      <w:r w:rsidRPr="000B3E1E">
        <w:rPr>
          <w:rFonts w:ascii="Times New Roman" w:hAnsi="Times New Roman" w:cs="Times New Roman"/>
          <w:spacing w:val="-7"/>
        </w:rPr>
        <w:t>1.15</w:t>
      </w:r>
      <w:r w:rsidRPr="000B3E1E">
        <w:rPr>
          <w:rFonts w:ascii="Times New Roman" w:hAnsi="Times New Roman" w:cs="Times New Roman"/>
          <w:spacing w:val="-7"/>
          <w:lang w:val="id-ID"/>
        </w:rPr>
        <w:t>. Ditulis dalam huruf te</w:t>
      </w:r>
      <w:r w:rsidRPr="000B3E1E">
        <w:rPr>
          <w:rFonts w:ascii="Times New Roman" w:hAnsi="Times New Roman" w:cs="Times New Roman"/>
          <w:spacing w:val="-7"/>
        </w:rPr>
        <w:t>gak normal</w:t>
      </w:r>
      <w:r w:rsidRPr="000B3E1E">
        <w:rPr>
          <w:rFonts w:ascii="Times New Roman" w:hAnsi="Times New Roman" w:cs="Times New Roman"/>
          <w:spacing w:val="-7"/>
          <w:lang w:val="id-ID"/>
        </w:rPr>
        <w:t xml:space="preserve"> dan diberi nomor dengan tiga angka yang dipisahkan oleh titik.</w:t>
      </w:r>
    </w:p>
    <w:p w14:paraId="0AAC49D3" w14:textId="77777777" w:rsidR="00B76408" w:rsidRPr="000B3E1E" w:rsidRDefault="00B76408" w:rsidP="000B3E1E">
      <w:pPr>
        <w:pStyle w:val="ListParagraph"/>
        <w:spacing w:line="240" w:lineRule="auto"/>
        <w:ind w:left="0"/>
        <w:jc w:val="both"/>
        <w:rPr>
          <w:rFonts w:ascii="Times New Roman" w:hAnsi="Times New Roman" w:cs="Times New Roman"/>
          <w:spacing w:val="-7"/>
          <w:lang w:val="id-ID"/>
        </w:rPr>
      </w:pPr>
      <w:r w:rsidRPr="000B3E1E">
        <w:rPr>
          <w:rFonts w:ascii="Times New Roman" w:hAnsi="Times New Roman" w:cs="Times New Roman"/>
          <w:spacing w:val="-7"/>
          <w:lang w:val="id-ID"/>
        </w:rPr>
        <w:t>a) Subjudul level 3</w:t>
      </w:r>
    </w:p>
    <w:p w14:paraId="0E98DA6E" w14:textId="77777777" w:rsidR="00B76408" w:rsidRPr="000B3E1E" w:rsidRDefault="00B76408" w:rsidP="000B3E1E">
      <w:pPr>
        <w:pStyle w:val="ListParagraph"/>
        <w:spacing w:line="240" w:lineRule="auto"/>
        <w:ind w:left="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Sub-judul level 3 ditulis dengan huruf kapital kecil dengan font </w:t>
      </w:r>
      <w:r w:rsidRPr="000B3E1E">
        <w:rPr>
          <w:rFonts w:ascii="Times New Roman" w:hAnsi="Times New Roman" w:cs="Times New Roman"/>
          <w:spacing w:val="-7"/>
        </w:rPr>
        <w:t>Time New Roman</w:t>
      </w:r>
      <w:r w:rsidRPr="000B3E1E">
        <w:rPr>
          <w:rFonts w:ascii="Times New Roman" w:hAnsi="Times New Roman" w:cs="Times New Roman"/>
          <w:spacing w:val="-7"/>
          <w:lang w:val="id-ID"/>
        </w:rPr>
        <w:t xml:space="preserve"> 1</w:t>
      </w:r>
      <w:r w:rsidRPr="000B3E1E">
        <w:rPr>
          <w:rFonts w:ascii="Times New Roman" w:hAnsi="Times New Roman" w:cs="Times New Roman"/>
          <w:spacing w:val="-7"/>
        </w:rPr>
        <w:t>1</w:t>
      </w:r>
      <w:r w:rsidRPr="000B3E1E">
        <w:rPr>
          <w:rFonts w:ascii="Times New Roman" w:hAnsi="Times New Roman" w:cs="Times New Roman"/>
          <w:spacing w:val="-7"/>
          <w:lang w:val="id-ID"/>
        </w:rPr>
        <w:t xml:space="preserve"> pt dalam spasi</w:t>
      </w:r>
      <w:r w:rsidRPr="000B3E1E">
        <w:rPr>
          <w:rFonts w:ascii="Times New Roman" w:hAnsi="Times New Roman" w:cs="Times New Roman"/>
          <w:spacing w:val="-7"/>
        </w:rPr>
        <w:t xml:space="preserve"> 1.15</w:t>
      </w:r>
      <w:r w:rsidRPr="000B3E1E">
        <w:rPr>
          <w:rFonts w:ascii="Times New Roman" w:hAnsi="Times New Roman" w:cs="Times New Roman"/>
          <w:spacing w:val="-7"/>
          <w:lang w:val="id-ID"/>
        </w:rPr>
        <w:t>. Ditulis dalam huruf te</w:t>
      </w:r>
      <w:r w:rsidRPr="000B3E1E">
        <w:rPr>
          <w:rFonts w:ascii="Times New Roman" w:hAnsi="Times New Roman" w:cs="Times New Roman"/>
          <w:spacing w:val="-7"/>
        </w:rPr>
        <w:t>gak normal</w:t>
      </w:r>
      <w:r w:rsidRPr="000B3E1E">
        <w:rPr>
          <w:rFonts w:ascii="Times New Roman" w:hAnsi="Times New Roman" w:cs="Times New Roman"/>
          <w:spacing w:val="-7"/>
          <w:lang w:val="id-ID"/>
        </w:rPr>
        <w:t xml:space="preserve"> dan diberi nomor dengan huruf dalam kurung tutup.</w:t>
      </w:r>
    </w:p>
    <w:p w14:paraId="190058F9" w14:textId="77777777" w:rsidR="00B76408" w:rsidRPr="000B3E1E" w:rsidRDefault="00B76408" w:rsidP="00B76408">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b) Subjudul tingkat 3</w:t>
      </w:r>
    </w:p>
    <w:p w14:paraId="67B792FB" w14:textId="3D6205F9" w:rsidR="008F1AEB" w:rsidRPr="000B3E1E" w:rsidRDefault="00B76408" w:rsidP="00B76408">
      <w:pPr>
        <w:numPr>
          <w:ilvl w:val="0"/>
          <w:numId w:val="8"/>
        </w:numPr>
        <w:spacing w:after="120" w:line="240" w:lineRule="exact"/>
        <w:ind w:left="425" w:hanging="425"/>
        <w:jc w:val="both"/>
        <w:rPr>
          <w:rFonts w:ascii="Times New Roman" w:hAnsi="Times New Roman" w:cs="Times New Roman"/>
        </w:rPr>
      </w:pPr>
      <w:r w:rsidRPr="000B3E1E">
        <w:rPr>
          <w:rFonts w:ascii="Times New Roman" w:hAnsi="Times New Roman" w:cs="Times New Roman"/>
          <w:spacing w:val="-7"/>
          <w:lang w:val="id-ID"/>
        </w:rPr>
        <w:t>Di setiap sub-judul, mereka ditulis dengan rata kiri</w:t>
      </w:r>
      <w:r w:rsidR="00DE7379" w:rsidRPr="000B3E1E">
        <w:rPr>
          <w:rFonts w:ascii="Times New Roman" w:hAnsi="Times New Roman" w:cs="Times New Roman"/>
        </w:rPr>
        <w:t>.</w:t>
      </w:r>
    </w:p>
    <w:p w14:paraId="0A035A86" w14:textId="6713D0C1" w:rsidR="00CB61AD" w:rsidRPr="000B3E1E" w:rsidRDefault="00687131" w:rsidP="00D218B6">
      <w:pPr>
        <w:pStyle w:val="ListParagraph"/>
        <w:numPr>
          <w:ilvl w:val="0"/>
          <w:numId w:val="1"/>
        </w:numPr>
        <w:spacing w:after="120" w:line="240" w:lineRule="exact"/>
        <w:ind w:left="425" w:hanging="425"/>
        <w:contextualSpacing w:val="0"/>
        <w:jc w:val="both"/>
        <w:rPr>
          <w:rFonts w:ascii="Times New Roman" w:hAnsi="Times New Roman" w:cs="Times New Roman"/>
          <w:b/>
          <w:lang w:val="id-ID"/>
        </w:rPr>
      </w:pPr>
      <w:r w:rsidRPr="000B3E1E">
        <w:rPr>
          <w:rFonts w:ascii="Times New Roman" w:hAnsi="Times New Roman" w:cs="Times New Roman"/>
          <w:b/>
          <w:lang w:val="id-ID"/>
        </w:rPr>
        <w:t>RESULTS AND DISCUSSION</w:t>
      </w:r>
    </w:p>
    <w:p w14:paraId="1609F425" w14:textId="0601FCEC" w:rsidR="00DE7379" w:rsidRPr="000B3E1E" w:rsidRDefault="004654ED" w:rsidP="00BD15CE">
      <w:pPr>
        <w:pStyle w:val="ListParagraph"/>
        <w:numPr>
          <w:ilvl w:val="1"/>
          <w:numId w:val="11"/>
        </w:numPr>
        <w:spacing w:after="0" w:line="240" w:lineRule="exact"/>
        <w:ind w:left="426" w:hanging="426"/>
        <w:jc w:val="both"/>
        <w:rPr>
          <w:rFonts w:ascii="Times New Roman" w:hAnsi="Times New Roman" w:cs="Times New Roman"/>
          <w:spacing w:val="-7"/>
          <w:lang w:val="id-ID"/>
        </w:rPr>
      </w:pPr>
      <w:r w:rsidRPr="000B3E1E">
        <w:rPr>
          <w:rFonts w:ascii="Times New Roman" w:hAnsi="Times New Roman" w:cs="Times New Roman"/>
          <w:spacing w:val="-7"/>
          <w:lang w:val="id-ID"/>
        </w:rPr>
        <w:t>Assessment of design results using the VDI 2222 method</w:t>
      </w:r>
    </w:p>
    <w:p w14:paraId="2A1E13BA" w14:textId="7839A76E" w:rsidR="00B76408" w:rsidRPr="000B3E1E" w:rsidRDefault="00B76408" w:rsidP="000B3E1E">
      <w:pPr>
        <w:pStyle w:val="ListParagraph"/>
        <w:spacing w:after="120" w:line="240" w:lineRule="auto"/>
        <w:ind w:left="0" w:firstLine="425"/>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Naskah penulis harus dilengkapi dengan judul, abstrak, kata kunci dan teks utama. Selanjutnya, penulis harus menyajikan tabel, gambar, dan persamaan dengan baik.</w:t>
      </w:r>
    </w:p>
    <w:p w14:paraId="5EE782A9" w14:textId="77777777" w:rsidR="00B76408" w:rsidRPr="000B3E1E" w:rsidRDefault="00B76408" w:rsidP="00B76408">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3.1 Judul</w:t>
      </w:r>
    </w:p>
    <w:p w14:paraId="1343CDBA" w14:textId="32EC2C35" w:rsidR="00B76408" w:rsidRPr="000B3E1E" w:rsidRDefault="00B76408" w:rsidP="000B3E1E">
      <w:pPr>
        <w:pStyle w:val="ListParagraph"/>
        <w:spacing w:after="120" w:line="240" w:lineRule="auto"/>
        <w:ind w:left="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Judul naskah harus singkat dan informatif. Hindari penulisan singkatan dan persamaan (jika memungkinkan). Judul dan pangkat akademik tidak boleh ditulis di belakang nama penulis.</w:t>
      </w:r>
    </w:p>
    <w:p w14:paraId="2B380527" w14:textId="4F8D4EDE" w:rsidR="00B76408" w:rsidRPr="000B3E1E" w:rsidRDefault="00B76408" w:rsidP="00B76408">
      <w:pPr>
        <w:pStyle w:val="ListParagraph"/>
        <w:numPr>
          <w:ilvl w:val="1"/>
          <w:numId w:val="11"/>
        </w:numPr>
        <w:jc w:val="both"/>
        <w:rPr>
          <w:rFonts w:ascii="Times New Roman" w:hAnsi="Times New Roman" w:cs="Times New Roman"/>
          <w:spacing w:val="-7"/>
          <w:lang w:val="id-ID"/>
        </w:rPr>
      </w:pPr>
      <w:r w:rsidRPr="000B3E1E">
        <w:rPr>
          <w:rFonts w:ascii="Times New Roman" w:hAnsi="Times New Roman" w:cs="Times New Roman"/>
          <w:spacing w:val="-7"/>
          <w:lang w:val="id-ID"/>
        </w:rPr>
        <w:t>Abstrak</w:t>
      </w:r>
    </w:p>
    <w:p w14:paraId="3D60D05B" w14:textId="7B177C34" w:rsidR="00B76408" w:rsidRPr="000B3E1E" w:rsidRDefault="00B76408" w:rsidP="00B76408">
      <w:pPr>
        <w:pStyle w:val="ListParagraph"/>
        <w:spacing w:after="120"/>
        <w:ind w:left="0" w:firstLine="431"/>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Tulis abstrak dalam penjelasan singkat dan tidak lebih dari 2</w:t>
      </w:r>
      <w:r w:rsidRPr="000B3E1E">
        <w:rPr>
          <w:rFonts w:ascii="Times New Roman" w:hAnsi="Times New Roman" w:cs="Times New Roman"/>
          <w:spacing w:val="-7"/>
        </w:rPr>
        <w:t>5</w:t>
      </w:r>
      <w:r w:rsidRPr="000B3E1E">
        <w:rPr>
          <w:rFonts w:ascii="Times New Roman" w:hAnsi="Times New Roman" w:cs="Times New Roman"/>
          <w:spacing w:val="-7"/>
          <w:lang w:val="id-ID"/>
        </w:rPr>
        <w:t>0 kata. Itu harus disajikan tujuan penelitian, temuan dan deduksi yang menonjol.</w:t>
      </w:r>
    </w:p>
    <w:p w14:paraId="4626052E" w14:textId="6A5A5A5A" w:rsidR="00B76408" w:rsidRPr="000B3E1E" w:rsidRDefault="00B76408" w:rsidP="00B76408">
      <w:pPr>
        <w:pStyle w:val="ListParagraph"/>
        <w:numPr>
          <w:ilvl w:val="1"/>
          <w:numId w:val="11"/>
        </w:numPr>
        <w:spacing w:before="120" w:after="0"/>
        <w:ind w:left="578" w:hanging="578"/>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Kata Kunci</w:t>
      </w:r>
    </w:p>
    <w:p w14:paraId="407FE0B9" w14:textId="75F8838C" w:rsidR="00B76408" w:rsidRPr="000B3E1E" w:rsidRDefault="00B76408" w:rsidP="000B3E1E">
      <w:pPr>
        <w:pStyle w:val="ListParagraph"/>
        <w:spacing w:line="240" w:lineRule="auto"/>
        <w:ind w:left="0" w:firstLine="431"/>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Kata kunci terdiri dari istilah dan beberapa konsep dalam penelitian. Hindari menyajikan singkatan dalam kata kunci, lebih baik penulis menyajikan frasa. Mereka akan digunakan untuk tujuan pengindeksan. Itu ditulis sebelum teks utama dengan 3 hingga 5 kata atau frasa yang dipisahkan oleh titik koma.</w:t>
      </w:r>
    </w:p>
    <w:p w14:paraId="04DCE736" w14:textId="5ADB4DBB" w:rsidR="00B76408" w:rsidRPr="000B3E1E" w:rsidRDefault="00B76408" w:rsidP="00B76408">
      <w:pPr>
        <w:pStyle w:val="ListParagraph"/>
        <w:numPr>
          <w:ilvl w:val="1"/>
          <w:numId w:val="11"/>
        </w:numPr>
        <w:jc w:val="both"/>
        <w:rPr>
          <w:rFonts w:ascii="Times New Roman" w:hAnsi="Times New Roman" w:cs="Times New Roman"/>
          <w:spacing w:val="-7"/>
          <w:lang w:val="id-ID"/>
        </w:rPr>
      </w:pPr>
      <w:r w:rsidRPr="000B3E1E">
        <w:rPr>
          <w:rFonts w:ascii="Times New Roman" w:hAnsi="Times New Roman" w:cs="Times New Roman"/>
          <w:spacing w:val="-7"/>
          <w:lang w:val="id-ID"/>
        </w:rPr>
        <w:t>Teks Utama</w:t>
      </w:r>
    </w:p>
    <w:p w14:paraId="299EB977" w14:textId="77777777" w:rsidR="00B76408" w:rsidRPr="000B3E1E" w:rsidRDefault="00B76408" w:rsidP="00B76408">
      <w:pPr>
        <w:pStyle w:val="ListParagraph"/>
        <w:ind w:left="0" w:firstLine="432"/>
        <w:jc w:val="both"/>
        <w:rPr>
          <w:rFonts w:ascii="Times New Roman" w:hAnsi="Times New Roman" w:cs="Times New Roman"/>
          <w:spacing w:val="-7"/>
          <w:lang w:val="id-ID"/>
        </w:rPr>
      </w:pPr>
      <w:r w:rsidRPr="000B3E1E">
        <w:rPr>
          <w:rFonts w:ascii="Times New Roman" w:hAnsi="Times New Roman" w:cs="Times New Roman"/>
          <w:spacing w:val="-7"/>
          <w:lang w:val="id-ID"/>
        </w:rPr>
        <w:t>Teks utama di sini adalah apa yang telah disebutkan di bagian sebelumnya, yang terdiri dari empat bab.</w:t>
      </w:r>
    </w:p>
    <w:p w14:paraId="493DE292" w14:textId="77777777" w:rsidR="00B76408" w:rsidRPr="000B3E1E" w:rsidRDefault="00B76408" w:rsidP="000B3E1E">
      <w:pPr>
        <w:pStyle w:val="ListParagraph"/>
        <w:ind w:left="0"/>
        <w:jc w:val="both"/>
        <w:rPr>
          <w:rFonts w:ascii="Times New Roman" w:hAnsi="Times New Roman" w:cs="Times New Roman"/>
          <w:spacing w:val="-7"/>
          <w:lang w:val="id-ID"/>
        </w:rPr>
      </w:pPr>
    </w:p>
    <w:p w14:paraId="6629DACC" w14:textId="523EE78C" w:rsidR="00B76408" w:rsidRPr="000B3E1E" w:rsidRDefault="00B76408" w:rsidP="000B3E1E">
      <w:pPr>
        <w:pStyle w:val="ListParagraph"/>
        <w:numPr>
          <w:ilvl w:val="2"/>
          <w:numId w:val="11"/>
        </w:numPr>
        <w:jc w:val="both"/>
        <w:rPr>
          <w:rFonts w:ascii="Times New Roman" w:hAnsi="Times New Roman" w:cs="Times New Roman"/>
          <w:spacing w:val="-7"/>
          <w:lang w:val="id-ID"/>
        </w:rPr>
      </w:pPr>
      <w:r w:rsidRPr="000B3E1E">
        <w:rPr>
          <w:rFonts w:ascii="Times New Roman" w:hAnsi="Times New Roman" w:cs="Times New Roman"/>
          <w:spacing w:val="-7"/>
          <w:lang w:val="id-ID"/>
        </w:rPr>
        <w:t>Pendahuluan</w:t>
      </w:r>
    </w:p>
    <w:p w14:paraId="2F707BE6" w14:textId="58650CDF" w:rsidR="00B76408" w:rsidRPr="000B3E1E" w:rsidRDefault="00B76408" w:rsidP="000B3E1E">
      <w:pPr>
        <w:pStyle w:val="ListParagraph"/>
        <w:spacing w:line="240" w:lineRule="auto"/>
        <w:ind w:left="0" w:firstLine="432"/>
        <w:jc w:val="both"/>
        <w:rPr>
          <w:rFonts w:ascii="Times New Roman" w:hAnsi="Times New Roman" w:cs="Times New Roman"/>
          <w:spacing w:val="-7"/>
          <w:lang w:val="id-ID"/>
        </w:rPr>
      </w:pPr>
      <w:r w:rsidRPr="000B3E1E">
        <w:rPr>
          <w:rFonts w:ascii="Times New Roman" w:hAnsi="Times New Roman" w:cs="Times New Roman"/>
          <w:spacing w:val="-7"/>
          <w:lang w:val="id-ID"/>
        </w:rPr>
        <w:t>Sebagai awal dari teks utama, penulis harus menyajikan alasan penjelas dari penelitian mereka, yang ditulis dalam Pendahuluan. Dalam bab Pendahuluan, penulis harus mempresentasikan tujuan, latar belakang dan ringkasan temuan penelitian dan menjelaskan bagaimana penulis mengatasi masalah tersebut.</w:t>
      </w:r>
    </w:p>
    <w:p w14:paraId="37ABABCB" w14:textId="77777777" w:rsidR="000B3E1E" w:rsidRPr="000B3E1E" w:rsidRDefault="000B3E1E" w:rsidP="000B3E1E">
      <w:pPr>
        <w:pStyle w:val="ListParagraph"/>
        <w:ind w:left="0" w:firstLine="432"/>
        <w:jc w:val="both"/>
        <w:rPr>
          <w:rFonts w:ascii="Times New Roman" w:hAnsi="Times New Roman" w:cs="Times New Roman"/>
          <w:spacing w:val="-7"/>
          <w:lang w:val="id-ID"/>
        </w:rPr>
      </w:pPr>
    </w:p>
    <w:p w14:paraId="094DEC04" w14:textId="4FEA49FC" w:rsidR="00B76408" w:rsidRPr="000B3E1E" w:rsidRDefault="00B76408" w:rsidP="000B3E1E">
      <w:pPr>
        <w:pStyle w:val="ListParagraph"/>
        <w:numPr>
          <w:ilvl w:val="2"/>
          <w:numId w:val="11"/>
        </w:numPr>
        <w:jc w:val="both"/>
        <w:rPr>
          <w:rFonts w:ascii="Times New Roman" w:hAnsi="Times New Roman" w:cs="Times New Roman"/>
          <w:spacing w:val="-7"/>
          <w:lang w:val="id-ID"/>
        </w:rPr>
      </w:pPr>
      <w:r w:rsidRPr="000B3E1E">
        <w:rPr>
          <w:rFonts w:ascii="Times New Roman" w:hAnsi="Times New Roman" w:cs="Times New Roman"/>
          <w:spacing w:val="-7"/>
          <w:lang w:val="id-ID"/>
        </w:rPr>
        <w:t>Metode</w:t>
      </w:r>
    </w:p>
    <w:p w14:paraId="53E7EAEA" w14:textId="6A252E13" w:rsidR="00B76408" w:rsidRPr="000B3E1E" w:rsidRDefault="00B76408" w:rsidP="000B3E1E">
      <w:pPr>
        <w:pStyle w:val="ListParagraph"/>
        <w:spacing w:after="120" w:line="240" w:lineRule="auto"/>
        <w:ind w:left="0" w:firstLine="431"/>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lastRenderedPageBreak/>
        <w:t>Dalam metode dijelaskan kronologis penelitian meliputi desain penelitian, prosedur penelitian (dalam bentuk algoritma, Pseudocode atau lainnya), cara pengujian dan perolehan data. Deskripsi penelitian harus didukung dengan referensi, sehingga penjelasannya dapat diterima secara ilmiah.</w:t>
      </w:r>
    </w:p>
    <w:p w14:paraId="032BEE6D" w14:textId="381C812E" w:rsidR="00B76408" w:rsidRPr="000B3E1E" w:rsidRDefault="00B76408" w:rsidP="000B3E1E">
      <w:pPr>
        <w:pStyle w:val="ListParagraph"/>
        <w:numPr>
          <w:ilvl w:val="2"/>
          <w:numId w:val="11"/>
        </w:numPr>
        <w:jc w:val="both"/>
        <w:rPr>
          <w:rFonts w:ascii="Times New Roman" w:hAnsi="Times New Roman" w:cs="Times New Roman"/>
          <w:spacing w:val="-7"/>
          <w:lang w:val="id-ID"/>
        </w:rPr>
      </w:pPr>
      <w:r w:rsidRPr="000B3E1E">
        <w:rPr>
          <w:rFonts w:ascii="Times New Roman" w:hAnsi="Times New Roman" w:cs="Times New Roman"/>
          <w:spacing w:val="-7"/>
          <w:lang w:val="id-ID"/>
        </w:rPr>
        <w:t>Hasil dan Pembahasan</w:t>
      </w:r>
    </w:p>
    <w:p w14:paraId="3FDB67F6" w14:textId="41D368C3" w:rsidR="00B76408" w:rsidRPr="000B3E1E" w:rsidRDefault="00B76408" w:rsidP="000B3E1E">
      <w:pPr>
        <w:pStyle w:val="ListParagraph"/>
        <w:spacing w:after="120" w:line="240" w:lineRule="auto"/>
        <w:ind w:left="0" w:firstLine="72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Temuan penelitian harus dijelaskan secara komprehensif di sini. Hasil atau fenomena dideskripsikan secara ilmiah. Dalam diskusi, signifikansi hasil kerja harus digali. Cegah mengutip kutipan secara ekstensif dan diskusi literatur yang diterbitkan. Hasil dapat disajikan dalam bentuk gambar, grafik, tabel dan lain-lain yang membuat pembaca mudah memahaminya. Pembahasan dapat dilakukan dalam beberapa sub bab.</w:t>
      </w:r>
    </w:p>
    <w:p w14:paraId="5F300F19" w14:textId="77777777" w:rsidR="00B76408" w:rsidRPr="000B3E1E" w:rsidRDefault="00B76408" w:rsidP="00B76408">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3.4.3 </w:t>
      </w:r>
      <w:r w:rsidRPr="000B3E1E">
        <w:rPr>
          <w:rFonts w:ascii="Times New Roman" w:hAnsi="Times New Roman" w:cs="Times New Roman"/>
          <w:spacing w:val="-7"/>
        </w:rPr>
        <w:t>S</w:t>
      </w:r>
      <w:r w:rsidRPr="000B3E1E">
        <w:rPr>
          <w:rFonts w:ascii="Times New Roman" w:hAnsi="Times New Roman" w:cs="Times New Roman"/>
          <w:spacing w:val="-7"/>
          <w:lang w:val="id-ID"/>
        </w:rPr>
        <w:t>impulan</w:t>
      </w:r>
    </w:p>
    <w:p w14:paraId="51C01DE7" w14:textId="77777777" w:rsidR="00B76408" w:rsidRPr="000B3E1E" w:rsidRDefault="00B76408" w:rsidP="00B76408">
      <w:pPr>
        <w:pStyle w:val="ListParagraph"/>
        <w:ind w:left="0" w:firstLine="426"/>
        <w:jc w:val="both"/>
        <w:rPr>
          <w:rFonts w:ascii="Times New Roman" w:hAnsi="Times New Roman" w:cs="Times New Roman"/>
          <w:spacing w:val="-7"/>
          <w:lang w:val="id-ID"/>
        </w:rPr>
      </w:pPr>
      <w:r w:rsidRPr="000B3E1E">
        <w:rPr>
          <w:rFonts w:ascii="Times New Roman" w:hAnsi="Times New Roman" w:cs="Times New Roman"/>
          <w:spacing w:val="-7"/>
          <w:lang w:val="id-ID"/>
        </w:rPr>
        <w:t>Tulis penjelasan deduktif Anda untuk kesimpulan</w:t>
      </w:r>
      <w:r w:rsidRPr="000B3E1E">
        <w:rPr>
          <w:rFonts w:ascii="Times New Roman" w:hAnsi="Times New Roman" w:cs="Times New Roman"/>
          <w:spacing w:val="-7"/>
        </w:rPr>
        <w:t xml:space="preserve"> sesuai dengan tujuan penelitian</w:t>
      </w:r>
      <w:r w:rsidRPr="000B3E1E">
        <w:rPr>
          <w:rFonts w:ascii="Times New Roman" w:hAnsi="Times New Roman" w:cs="Times New Roman"/>
          <w:spacing w:val="-7"/>
          <w:lang w:val="id-ID"/>
        </w:rPr>
        <w:t xml:space="preserve">. Penulis harus membujuk pembaca untuk hal-hal penting dari artikel. </w:t>
      </w:r>
      <w:r w:rsidRPr="000B3E1E">
        <w:rPr>
          <w:rFonts w:ascii="Times New Roman" w:hAnsi="Times New Roman" w:cs="Times New Roman"/>
          <w:spacing w:val="-7"/>
        </w:rPr>
        <w:t>S</w:t>
      </w:r>
      <w:r w:rsidRPr="000B3E1E">
        <w:rPr>
          <w:rFonts w:ascii="Times New Roman" w:hAnsi="Times New Roman" w:cs="Times New Roman"/>
          <w:spacing w:val="-7"/>
          <w:lang w:val="id-ID"/>
        </w:rPr>
        <w:t>impulan dapat disematkan dengan saran atau rekomendasi untuk penelitian atau peneliti selanjutnya.</w:t>
      </w:r>
    </w:p>
    <w:p w14:paraId="5B13186B" w14:textId="52480F5E" w:rsidR="00621647" w:rsidRPr="000B3E1E" w:rsidRDefault="00B76408" w:rsidP="00B76408">
      <w:pPr>
        <w:widowControl w:val="0"/>
        <w:autoSpaceDE w:val="0"/>
        <w:autoSpaceDN w:val="0"/>
        <w:adjustRightInd w:val="0"/>
        <w:spacing w:before="120" w:after="120" w:line="240" w:lineRule="exact"/>
        <w:ind w:firstLine="425"/>
        <w:jc w:val="both"/>
        <w:rPr>
          <w:rFonts w:ascii="Times New Roman" w:hAnsi="Times New Roman" w:cs="Times New Roman"/>
          <w:bCs/>
          <w:lang w:val="id-ID"/>
        </w:rPr>
      </w:pPr>
      <w:r w:rsidRPr="000B3E1E">
        <w:rPr>
          <w:rFonts w:ascii="Times New Roman" w:hAnsi="Times New Roman" w:cs="Times New Roman"/>
          <w:spacing w:val="-7"/>
          <w:lang w:val="id-ID"/>
        </w:rPr>
        <w:t>Berikan pernyataan tentang apa yang diharapkan seperti yang tercantum dalam bab "Pendahuluan". Hal ini pada akhirnya dapat menghasilkan bab "Hasil dan Diskusi", sehingga ada kompatibilitas. Selain itu juga dapat ditambahkan prospek pengembangan temuan penelitian dan prospek penerapan penelitian selanjutnya</w:t>
      </w:r>
      <w:r w:rsidR="00F862E2" w:rsidRPr="000B3E1E">
        <w:rPr>
          <w:rFonts w:ascii="Times New Roman" w:hAnsi="Times New Roman" w:cs="Times New Roman"/>
          <w:iCs/>
        </w:rPr>
        <w:t>.</w:t>
      </w:r>
    </w:p>
    <w:p w14:paraId="6FFACA80" w14:textId="77777777" w:rsidR="000B3E1E" w:rsidRPr="000B3E1E" w:rsidRDefault="000B3E1E" w:rsidP="000B3E1E">
      <w:pPr>
        <w:pStyle w:val="ListParagraph"/>
        <w:ind w:left="0"/>
        <w:jc w:val="both"/>
        <w:rPr>
          <w:rFonts w:ascii="Times New Roman" w:hAnsi="Times New Roman" w:cs="Times New Roman"/>
          <w:spacing w:val="-7"/>
          <w:lang w:val="id-ID"/>
        </w:rPr>
      </w:pPr>
      <w:r w:rsidRPr="000B3E1E">
        <w:rPr>
          <w:rFonts w:ascii="Times New Roman" w:hAnsi="Times New Roman" w:cs="Times New Roman"/>
          <w:spacing w:val="-7"/>
          <w:lang w:val="id-ID"/>
        </w:rPr>
        <w:t>SIMPULAN</w:t>
      </w:r>
    </w:p>
    <w:p w14:paraId="033775A8" w14:textId="77777777" w:rsidR="000B3E1E" w:rsidRPr="000B3E1E" w:rsidRDefault="000B3E1E" w:rsidP="000B3E1E">
      <w:pPr>
        <w:pStyle w:val="ListParagraph"/>
        <w:spacing w:after="120" w:line="240" w:lineRule="auto"/>
        <w:ind w:left="0"/>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 xml:space="preserve">Tabel atau grafik harus disajikan di tengah. Untuk tabel, sebaiknya tabel berwarna dan mudah dibaca. Keterangan harus ditulis di atas tabel dan diberi nomor urut berdasarkan bab (yaitu Tabel 1, Tabel 2 jika ada di bab pertama. Nomor depan menunjukkan bab dan nomor kedua setelah titik menunjukkan urutan tabel). Itu ditulis dalam font </w:t>
      </w:r>
      <w:r w:rsidRPr="000B3E1E">
        <w:rPr>
          <w:rFonts w:ascii="Times New Roman" w:hAnsi="Times New Roman" w:cs="Times New Roman"/>
          <w:spacing w:val="-7"/>
        </w:rPr>
        <w:t>Time New Roman</w:t>
      </w:r>
      <w:r w:rsidRPr="000B3E1E">
        <w:rPr>
          <w:rFonts w:ascii="Times New Roman" w:hAnsi="Times New Roman" w:cs="Times New Roman"/>
          <w:spacing w:val="-7"/>
          <w:lang w:val="id-ID"/>
        </w:rPr>
        <w:t xml:space="preserve"> </w:t>
      </w:r>
      <w:r w:rsidRPr="000B3E1E">
        <w:rPr>
          <w:rFonts w:ascii="Times New Roman" w:hAnsi="Times New Roman" w:cs="Times New Roman"/>
          <w:spacing w:val="-7"/>
        </w:rPr>
        <w:t>11</w:t>
      </w:r>
      <w:r w:rsidRPr="000B3E1E">
        <w:rPr>
          <w:rFonts w:ascii="Times New Roman" w:hAnsi="Times New Roman" w:cs="Times New Roman"/>
          <w:spacing w:val="-7"/>
          <w:lang w:val="id-ID"/>
        </w:rPr>
        <w:t xml:space="preserve"> pt. Tulis sumber di bawah tabel (jika tersedia) dengan font yang sama dengan judul. Tapi itu dalam font biasa. Untuk grafik, caption harus ditulis di bawah grafik dengan font </w:t>
      </w:r>
      <w:r w:rsidRPr="000B3E1E">
        <w:rPr>
          <w:rFonts w:ascii="Times New Roman" w:hAnsi="Times New Roman" w:cs="Times New Roman"/>
          <w:spacing w:val="-7"/>
        </w:rPr>
        <w:t>Time New Roman</w:t>
      </w:r>
      <w:r w:rsidRPr="000B3E1E">
        <w:rPr>
          <w:rFonts w:ascii="Times New Roman" w:hAnsi="Times New Roman" w:cs="Times New Roman"/>
          <w:spacing w:val="-7"/>
          <w:lang w:val="id-ID"/>
        </w:rPr>
        <w:t xml:space="preserve"> </w:t>
      </w:r>
      <w:r w:rsidRPr="000B3E1E">
        <w:rPr>
          <w:rFonts w:ascii="Times New Roman" w:hAnsi="Times New Roman" w:cs="Times New Roman"/>
          <w:spacing w:val="-7"/>
        </w:rPr>
        <w:t>11</w:t>
      </w:r>
      <w:r w:rsidRPr="000B3E1E">
        <w:rPr>
          <w:rFonts w:ascii="Times New Roman" w:hAnsi="Times New Roman" w:cs="Times New Roman"/>
          <w:spacing w:val="-7"/>
          <w:lang w:val="id-ID"/>
        </w:rPr>
        <w:t xml:space="preserve"> pt </w:t>
      </w:r>
      <w:r w:rsidRPr="000B3E1E">
        <w:rPr>
          <w:rFonts w:ascii="Times New Roman" w:hAnsi="Times New Roman" w:cs="Times New Roman"/>
          <w:spacing w:val="-7"/>
        </w:rPr>
        <w:t>tegak</w:t>
      </w:r>
      <w:r w:rsidRPr="000B3E1E">
        <w:rPr>
          <w:rFonts w:ascii="Times New Roman" w:hAnsi="Times New Roman" w:cs="Times New Roman"/>
          <w:spacing w:val="-7"/>
          <w:lang w:val="id-ID"/>
        </w:rPr>
        <w:t>. Format angka untuk kemiripan grafik dengan nomor tabel</w:t>
      </w:r>
    </w:p>
    <w:p w14:paraId="01A969E7" w14:textId="77777777" w:rsidR="000B3E1E" w:rsidRPr="000B3E1E" w:rsidRDefault="000B3E1E" w:rsidP="000B3E1E">
      <w:pPr>
        <w:pStyle w:val="ListParagraph"/>
        <w:numPr>
          <w:ilvl w:val="0"/>
          <w:numId w:val="15"/>
        </w:numPr>
        <w:spacing w:before="100" w:beforeAutospacing="1" w:after="100" w:afterAutospacing="1"/>
        <w:ind w:right="-57"/>
        <w:jc w:val="both"/>
        <w:rPr>
          <w:rFonts w:ascii="Times New Roman" w:hAnsi="Times New Roman" w:cs="Times New Roman"/>
          <w:b/>
          <w:spacing w:val="-7"/>
          <w:lang w:val="id-ID"/>
        </w:rPr>
      </w:pPr>
      <w:r w:rsidRPr="000B3E1E">
        <w:rPr>
          <w:rFonts w:ascii="Times New Roman" w:hAnsi="Times New Roman" w:cs="Times New Roman"/>
          <w:b/>
          <w:spacing w:val="-7"/>
          <w:lang w:val="id-ID"/>
        </w:rPr>
        <w:t>MARGIN.</w:t>
      </w:r>
    </w:p>
    <w:p w14:paraId="5B507B6A" w14:textId="77777777" w:rsidR="000B3E1E" w:rsidRPr="000B3E1E" w:rsidRDefault="000B3E1E" w:rsidP="000B3E1E">
      <w:pPr>
        <w:pStyle w:val="ListParagraph"/>
        <w:ind w:left="360"/>
        <w:jc w:val="both"/>
        <w:rPr>
          <w:rFonts w:ascii="Times New Roman" w:hAnsi="Times New Roman" w:cs="Times New Roman"/>
          <w:i/>
          <w:spacing w:val="-7"/>
          <w:lang w:val="id-ID"/>
        </w:rPr>
      </w:pPr>
      <w:r w:rsidRPr="000B3E1E">
        <w:rPr>
          <w:rFonts w:ascii="Times New Roman" w:hAnsi="Times New Roman" w:cs="Times New Roman"/>
          <w:spacing w:val="-7"/>
          <w:lang w:val="id-ID"/>
        </w:rPr>
        <w:t>Margin</w:t>
      </w:r>
      <w:r w:rsidRPr="000B3E1E">
        <w:rPr>
          <w:rFonts w:ascii="Times New Roman" w:hAnsi="Times New Roman" w:cs="Times New Roman"/>
          <w:spacing w:val="-7"/>
          <w:lang w:val="id-ID"/>
        </w:rPr>
        <w:tab/>
        <w:t xml:space="preserve">A4 </w:t>
      </w:r>
      <w:r w:rsidRPr="000B3E1E">
        <w:rPr>
          <w:rFonts w:ascii="Times New Roman" w:hAnsi="Times New Roman" w:cs="Times New Roman"/>
          <w:i/>
          <w:spacing w:val="-7"/>
          <w:lang w:val="id-ID"/>
        </w:rPr>
        <w:t>ONLY – DO NOT USE US LETTER</w:t>
      </w:r>
    </w:p>
    <w:p w14:paraId="399B80B2" w14:textId="1DC420B0"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Top</w:t>
      </w:r>
      <w:r w:rsidRPr="000B3E1E">
        <w:rPr>
          <w:rFonts w:ascii="Times New Roman" w:hAnsi="Times New Roman" w:cs="Times New Roman"/>
          <w:spacing w:val="-7"/>
          <w:lang w:val="id-ID"/>
        </w:rPr>
        <w:tab/>
      </w:r>
      <w:r>
        <w:rPr>
          <w:rFonts w:ascii="Times New Roman" w:hAnsi="Times New Roman" w:cs="Times New Roman"/>
          <w:spacing w:val="-7"/>
          <w:lang w:val="id-ID"/>
        </w:rPr>
        <w:tab/>
      </w:r>
      <w:r w:rsidRPr="000B3E1E">
        <w:rPr>
          <w:rFonts w:ascii="Times New Roman" w:hAnsi="Times New Roman" w:cs="Times New Roman"/>
          <w:spacing w:val="-7"/>
        </w:rPr>
        <w:t>3</w:t>
      </w:r>
      <w:r w:rsidRPr="000B3E1E">
        <w:rPr>
          <w:rFonts w:ascii="Times New Roman" w:hAnsi="Times New Roman" w:cs="Times New Roman"/>
          <w:spacing w:val="-7"/>
          <w:lang w:val="id-ID"/>
        </w:rPr>
        <w:t>.0 cm</w:t>
      </w:r>
    </w:p>
    <w:p w14:paraId="1DA508AE" w14:textId="0D7A5A5B"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Bottom</w:t>
      </w:r>
      <w:r>
        <w:rPr>
          <w:rFonts w:ascii="Times New Roman" w:hAnsi="Times New Roman" w:cs="Times New Roman"/>
          <w:spacing w:val="-7"/>
          <w:lang w:val="id-ID"/>
        </w:rPr>
        <w:tab/>
      </w:r>
      <w:r w:rsidRPr="000B3E1E">
        <w:rPr>
          <w:rFonts w:ascii="Times New Roman" w:hAnsi="Times New Roman" w:cs="Times New Roman"/>
          <w:spacing w:val="-7"/>
          <w:lang w:val="id-ID"/>
        </w:rPr>
        <w:t>2.</w:t>
      </w:r>
      <w:r w:rsidRPr="000B3E1E">
        <w:rPr>
          <w:rFonts w:ascii="Times New Roman" w:hAnsi="Times New Roman" w:cs="Times New Roman"/>
          <w:spacing w:val="-7"/>
        </w:rPr>
        <w:t>5</w:t>
      </w:r>
      <w:r w:rsidRPr="000B3E1E">
        <w:rPr>
          <w:rFonts w:ascii="Times New Roman" w:hAnsi="Times New Roman" w:cs="Times New Roman"/>
          <w:spacing w:val="-7"/>
          <w:lang w:val="id-ID"/>
        </w:rPr>
        <w:t xml:space="preserve"> cm</w:t>
      </w:r>
    </w:p>
    <w:p w14:paraId="5F4AB0C8" w14:textId="49F8252C"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Left</w:t>
      </w:r>
      <w:r w:rsidRPr="000B3E1E">
        <w:rPr>
          <w:rFonts w:ascii="Times New Roman" w:hAnsi="Times New Roman" w:cs="Times New Roman"/>
          <w:spacing w:val="-7"/>
          <w:lang w:val="id-ID"/>
        </w:rPr>
        <w:tab/>
      </w:r>
      <w:r>
        <w:rPr>
          <w:rFonts w:ascii="Times New Roman" w:hAnsi="Times New Roman" w:cs="Times New Roman"/>
          <w:spacing w:val="-7"/>
          <w:lang w:val="id-ID"/>
        </w:rPr>
        <w:tab/>
      </w:r>
      <w:r w:rsidRPr="000B3E1E">
        <w:rPr>
          <w:rFonts w:ascii="Times New Roman" w:hAnsi="Times New Roman" w:cs="Times New Roman"/>
          <w:spacing w:val="-7"/>
          <w:lang w:val="id-ID"/>
        </w:rPr>
        <w:t>2.</w:t>
      </w:r>
      <w:r w:rsidRPr="000B3E1E">
        <w:rPr>
          <w:rFonts w:ascii="Times New Roman" w:hAnsi="Times New Roman" w:cs="Times New Roman"/>
          <w:spacing w:val="-7"/>
        </w:rPr>
        <w:t>5</w:t>
      </w:r>
      <w:r w:rsidRPr="000B3E1E">
        <w:rPr>
          <w:rFonts w:ascii="Times New Roman" w:hAnsi="Times New Roman" w:cs="Times New Roman"/>
          <w:spacing w:val="-7"/>
          <w:lang w:val="id-ID"/>
        </w:rPr>
        <w:t xml:space="preserve"> cm</w:t>
      </w:r>
    </w:p>
    <w:p w14:paraId="4F6CE3FD" w14:textId="77777777"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Right</w:t>
      </w:r>
      <w:r w:rsidRPr="000B3E1E">
        <w:rPr>
          <w:rFonts w:ascii="Times New Roman" w:hAnsi="Times New Roman" w:cs="Times New Roman"/>
          <w:spacing w:val="-7"/>
          <w:lang w:val="id-ID"/>
        </w:rPr>
        <w:tab/>
        <w:t>2.5 cm</w:t>
      </w:r>
    </w:p>
    <w:p w14:paraId="1F733A01" w14:textId="77777777"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Gutter</w:t>
      </w:r>
      <w:r w:rsidRPr="000B3E1E">
        <w:rPr>
          <w:rFonts w:ascii="Times New Roman" w:hAnsi="Times New Roman" w:cs="Times New Roman"/>
          <w:spacing w:val="-7"/>
          <w:lang w:val="id-ID"/>
        </w:rPr>
        <w:tab/>
        <w:t>0 cm</w:t>
      </w:r>
    </w:p>
    <w:p w14:paraId="2284EAB8" w14:textId="77777777" w:rsidR="000B3E1E" w:rsidRPr="000B3E1E" w:rsidRDefault="000B3E1E" w:rsidP="000B3E1E">
      <w:pPr>
        <w:pStyle w:val="ListParagraph"/>
        <w:ind w:left="360"/>
        <w:jc w:val="both"/>
        <w:rPr>
          <w:rFonts w:ascii="Times New Roman" w:hAnsi="Times New Roman" w:cs="Times New Roman"/>
          <w:spacing w:val="-7"/>
          <w:lang w:val="id-ID"/>
        </w:rPr>
      </w:pPr>
      <w:r w:rsidRPr="000B3E1E">
        <w:rPr>
          <w:rFonts w:ascii="Times New Roman" w:hAnsi="Times New Roman" w:cs="Times New Roman"/>
          <w:spacing w:val="-7"/>
          <w:lang w:val="id-ID"/>
        </w:rPr>
        <w:t>Header</w:t>
      </w:r>
      <w:r w:rsidRPr="000B3E1E">
        <w:rPr>
          <w:rFonts w:ascii="Times New Roman" w:hAnsi="Times New Roman" w:cs="Times New Roman"/>
          <w:spacing w:val="-7"/>
          <w:lang w:val="id-ID"/>
        </w:rPr>
        <w:tab/>
        <w:t>0 cm</w:t>
      </w:r>
    </w:p>
    <w:p w14:paraId="44983F53" w14:textId="1F7E03EC" w:rsidR="000B3E1E" w:rsidRPr="000B3E1E" w:rsidRDefault="000B3E1E" w:rsidP="00171B8F">
      <w:pPr>
        <w:pStyle w:val="ListParagraph"/>
        <w:spacing w:after="0"/>
        <w:ind w:left="357"/>
        <w:contextualSpacing w:val="0"/>
        <w:jc w:val="both"/>
        <w:rPr>
          <w:rFonts w:ascii="Times New Roman" w:hAnsi="Times New Roman" w:cs="Times New Roman"/>
          <w:spacing w:val="-7"/>
          <w:lang w:val="id-ID"/>
        </w:rPr>
      </w:pPr>
      <w:r w:rsidRPr="000B3E1E">
        <w:rPr>
          <w:rFonts w:ascii="Times New Roman" w:hAnsi="Times New Roman" w:cs="Times New Roman"/>
          <w:spacing w:val="-7"/>
          <w:lang w:val="id-ID"/>
        </w:rPr>
        <w:t>Footer</w:t>
      </w:r>
      <w:r w:rsidRPr="000B3E1E">
        <w:rPr>
          <w:rFonts w:ascii="Times New Roman" w:hAnsi="Times New Roman" w:cs="Times New Roman"/>
          <w:spacing w:val="-7"/>
          <w:lang w:val="id-ID"/>
        </w:rPr>
        <w:tab/>
        <w:t>0 cm</w:t>
      </w:r>
      <w:bookmarkStart w:id="1" w:name="_GoBack"/>
      <w:bookmarkEnd w:id="1"/>
    </w:p>
    <w:p w14:paraId="1FC21BC3" w14:textId="77777777" w:rsidR="000B3E1E" w:rsidRPr="000B3E1E" w:rsidRDefault="000B3E1E" w:rsidP="00171B8F">
      <w:pPr>
        <w:pStyle w:val="ListParagraph"/>
        <w:numPr>
          <w:ilvl w:val="0"/>
          <w:numId w:val="15"/>
        </w:numPr>
        <w:spacing w:before="120" w:after="120" w:line="228" w:lineRule="auto"/>
        <w:ind w:left="357" w:right="-57" w:hanging="357"/>
        <w:contextualSpacing w:val="0"/>
        <w:jc w:val="both"/>
        <w:rPr>
          <w:rFonts w:ascii="Times New Roman" w:hAnsi="Times New Roman" w:cs="Times New Roman"/>
          <w:b/>
          <w:i/>
          <w:spacing w:val="-7"/>
        </w:rPr>
      </w:pPr>
      <w:r w:rsidRPr="000B3E1E">
        <w:rPr>
          <w:rFonts w:ascii="Times New Roman" w:hAnsi="Times New Roman" w:cs="Times New Roman"/>
          <w:b/>
          <w:spacing w:val="-7"/>
        </w:rPr>
        <w:t xml:space="preserve">PERSAMAAN </w:t>
      </w:r>
      <w:r w:rsidRPr="000B3E1E">
        <w:rPr>
          <w:rFonts w:ascii="Times New Roman" w:hAnsi="Times New Roman" w:cs="Times New Roman"/>
          <w:b/>
          <w:iCs/>
          <w:spacing w:val="-7"/>
          <w:lang w:val="fi-FI"/>
        </w:rPr>
        <w:t>MATEMATIKA</w:t>
      </w:r>
    </w:p>
    <w:p w14:paraId="74AFBBB0" w14:textId="77777777" w:rsidR="000B3E1E" w:rsidRPr="000B3E1E" w:rsidRDefault="000B3E1E" w:rsidP="000B3E1E">
      <w:pPr>
        <w:pStyle w:val="BodyText2"/>
        <w:spacing w:line="235" w:lineRule="auto"/>
        <w:ind w:firstLine="425"/>
        <w:rPr>
          <w:rFonts w:ascii="Times New Roman" w:hAnsi="Times New Roman" w:cs="Times New Roman"/>
          <w:spacing w:val="-7"/>
          <w:lang w:val="fi-FI"/>
        </w:rPr>
      </w:pPr>
      <w:r w:rsidRPr="000B3E1E">
        <w:rPr>
          <w:rFonts w:ascii="Times New Roman" w:hAnsi="Times New Roman" w:cs="Times New Roman"/>
          <w:spacing w:val="-7"/>
          <w:lang w:val="fi-FI"/>
        </w:rPr>
        <w:t>Persamaan matematik harus diberi nomor secara berurutan dan dimulai dengan (1) sampai akhir makalah. Untuk persamaan agar menggunakan Equation. Penomoran ini harus ditulis dalam tanda kurung buka dan kurung tutup. Persamaan</w:t>
      </w:r>
      <w:r w:rsidRPr="000B3E1E">
        <w:rPr>
          <w:rFonts w:ascii="Times New Roman" w:eastAsia="MS Mincho" w:hAnsi="Times New Roman" w:cs="Times New Roman"/>
          <w:lang w:val="sv-SE" w:eastAsia="ja-JP"/>
        </w:rPr>
        <w:t xml:space="preserve"> dituliskan rata kiri dan nomor persamaan dituliskan rata kanan, seperti contoh dibawah.</w:t>
      </w:r>
      <w:r w:rsidRPr="000B3E1E">
        <w:rPr>
          <w:rFonts w:ascii="Times New Roman" w:hAnsi="Times New Roman" w:cs="Times New Roman"/>
          <w:spacing w:val="-7"/>
          <w:lang w:val="fi-FI"/>
        </w:rPr>
        <w:t xml:space="preserve"> Tambahkan satu spasi kosong di atas dan di bawah persamaan </w:t>
      </w:r>
    </w:p>
    <w:p w14:paraId="2EE87E00" w14:textId="00A99359" w:rsidR="000B3E1E" w:rsidRPr="000B3E1E" w:rsidRDefault="000B3E1E" w:rsidP="000B3E1E">
      <w:pPr>
        <w:pStyle w:val="BodyText2"/>
        <w:tabs>
          <w:tab w:val="right" w:pos="9070"/>
        </w:tabs>
        <w:spacing w:line="235" w:lineRule="auto"/>
        <w:rPr>
          <w:rFonts w:ascii="Times New Roman" w:hAnsi="Times New Roman" w:cs="Times New Roman"/>
          <w:spacing w:val="-7"/>
          <w:lang w:val="fi-FI"/>
        </w:rPr>
      </w:pPr>
      <w:r w:rsidRPr="000B3E1E">
        <w:rPr>
          <w:rFonts w:ascii="Times New Roman" w:hAnsi="Times New Roman" w:cs="Times New Roman"/>
          <w:spacing w:val="-7"/>
          <w:position w:val="-32"/>
          <w:lang w:val="fi-FI"/>
        </w:rPr>
        <w:object w:dxaOrig="2380" w:dyaOrig="759" w14:anchorId="369AE9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27" type="#_x0000_t75" style="width:120.25pt;height:37.35pt;mso-position-horizontal-relative:page;mso-position-vertical-relative:page" o:ole="">
            <v:imagedata r:id="rId16" o:title=""/>
          </v:shape>
          <o:OLEObject Type="Embed" ProgID="Equation.3" ShapeID="Object 1" DrawAspect="Content" ObjectID="_1747488224" r:id="rId17"/>
        </w:object>
      </w:r>
      <w:r w:rsidRPr="000B3E1E">
        <w:rPr>
          <w:rFonts w:ascii="Times New Roman" w:hAnsi="Times New Roman" w:cs="Times New Roman"/>
          <w:spacing w:val="-7"/>
          <w:lang w:val="fi-FI"/>
        </w:rPr>
        <w:t xml:space="preserve">                                                      </w:t>
      </w:r>
      <w:r w:rsidRPr="000B3E1E">
        <w:rPr>
          <w:rFonts w:ascii="Times New Roman" w:hAnsi="Times New Roman" w:cs="Times New Roman"/>
          <w:spacing w:val="-7"/>
          <w:lang w:val="fi-FI"/>
        </w:rPr>
        <w:tab/>
      </w:r>
      <w:r>
        <w:rPr>
          <w:rFonts w:ascii="Times New Roman" w:hAnsi="Times New Roman" w:cs="Times New Roman"/>
          <w:spacing w:val="-7"/>
          <w:lang w:val="fi-FI"/>
        </w:rPr>
        <w:t xml:space="preserve">    </w:t>
      </w:r>
      <w:r w:rsidRPr="000B3E1E">
        <w:rPr>
          <w:rFonts w:ascii="Times New Roman" w:hAnsi="Times New Roman" w:cs="Times New Roman"/>
          <w:spacing w:val="-7"/>
          <w:lang w:val="fi-FI"/>
        </w:rPr>
        <w:t xml:space="preserve">(1)       </w:t>
      </w:r>
    </w:p>
    <w:p w14:paraId="28369D12" w14:textId="77777777" w:rsidR="000B3E1E" w:rsidRPr="000B3E1E" w:rsidRDefault="000B3E1E" w:rsidP="000B3E1E">
      <w:pPr>
        <w:spacing w:line="228" w:lineRule="auto"/>
        <w:ind w:left="284" w:hanging="284"/>
        <w:jc w:val="both"/>
        <w:rPr>
          <w:rFonts w:ascii="Times New Roman" w:hAnsi="Times New Roman" w:cs="Times New Roman"/>
          <w:b/>
          <w:i/>
          <w:spacing w:val="-7"/>
        </w:rPr>
      </w:pPr>
      <w:r w:rsidRPr="000B3E1E">
        <w:rPr>
          <w:rFonts w:ascii="Times New Roman" w:hAnsi="Times New Roman" w:cs="Times New Roman"/>
          <w:b/>
          <w:spacing w:val="-7"/>
        </w:rPr>
        <w:t>5.</w:t>
      </w:r>
      <w:r w:rsidRPr="000B3E1E">
        <w:rPr>
          <w:rFonts w:ascii="Times New Roman" w:hAnsi="Times New Roman" w:cs="Times New Roman"/>
          <w:b/>
          <w:spacing w:val="-7"/>
        </w:rPr>
        <w:tab/>
        <w:t>GAMBAR</w:t>
      </w:r>
    </w:p>
    <w:p w14:paraId="52347190" w14:textId="77777777" w:rsidR="000B3E1E" w:rsidRPr="000B3E1E" w:rsidRDefault="000B3E1E" w:rsidP="000B3E1E">
      <w:pPr>
        <w:pStyle w:val="BodyText2"/>
        <w:spacing w:after="0" w:line="240" w:lineRule="auto"/>
        <w:ind w:firstLine="425"/>
        <w:rPr>
          <w:rFonts w:ascii="Times New Roman" w:hAnsi="Times New Roman" w:cs="Times New Roman"/>
          <w:spacing w:val="-7"/>
          <w:lang w:val="fi-FI"/>
        </w:rPr>
      </w:pPr>
      <w:r w:rsidRPr="000B3E1E">
        <w:rPr>
          <w:rFonts w:ascii="Times New Roman" w:hAnsi="Times New Roman" w:cs="Times New Roman"/>
          <w:spacing w:val="-7"/>
          <w:lang w:val="fi-FI"/>
        </w:rPr>
        <w:t>Gambar diberi  nomor  urut dan  keterangan lengkap,  dan  harus  diacu  dalam tulisan.</w:t>
      </w:r>
    </w:p>
    <w:p w14:paraId="40F579BA" w14:textId="76030952" w:rsidR="000B3E1E" w:rsidRPr="000B3E1E" w:rsidRDefault="000B3E1E" w:rsidP="000B3E1E">
      <w:pPr>
        <w:pStyle w:val="BodyText2"/>
        <w:spacing w:line="235" w:lineRule="auto"/>
        <w:ind w:firstLine="425"/>
        <w:rPr>
          <w:rFonts w:ascii="Times New Roman" w:hAnsi="Times New Roman" w:cs="Times New Roman"/>
          <w:spacing w:val="-7"/>
          <w:lang w:val="fi-FI"/>
        </w:rPr>
      </w:pPr>
      <w:r w:rsidRPr="000B3E1E">
        <w:rPr>
          <w:rFonts w:ascii="Times New Roman" w:hAnsi="Times New Roman" w:cs="Times New Roman"/>
          <w:spacing w:val="-7"/>
          <w:lang w:val="fi-FI"/>
        </w:rPr>
        <w:t xml:space="preserve">Keterangan  pada gambar ditulis di bawah gambar, dengan </w:t>
      </w:r>
      <w:r w:rsidRPr="000B3E1E">
        <w:rPr>
          <w:rFonts w:ascii="Times New Roman" w:hAnsi="Times New Roman" w:cs="Times New Roman"/>
          <w:spacing w:val="-7"/>
          <w:lang w:val="id-ID"/>
        </w:rPr>
        <w:t xml:space="preserve">font size 11, </w:t>
      </w:r>
      <w:r w:rsidRPr="000B3E1E">
        <w:rPr>
          <w:rFonts w:ascii="Times New Roman" w:hAnsi="Times New Roman" w:cs="Times New Roman"/>
          <w:spacing w:val="-7"/>
          <w:lang w:val="fi-FI"/>
        </w:rPr>
        <w:t xml:space="preserve">kecuali pada karakter pertama pada tiap kalimat. Posisi gambar dan keterangan gambar diletakkan di </w:t>
      </w:r>
      <w:r w:rsidR="009F7858">
        <w:rPr>
          <w:rFonts w:ascii="Times New Roman" w:hAnsi="Times New Roman" w:cs="Times New Roman"/>
          <w:spacing w:val="-7"/>
          <w:lang w:val="fi-FI"/>
        </w:rPr>
        <w:t>rata kiri</w:t>
      </w:r>
      <w:r w:rsidRPr="000B3E1E">
        <w:rPr>
          <w:rFonts w:ascii="Times New Roman" w:hAnsi="Times New Roman" w:cs="Times New Roman"/>
          <w:spacing w:val="-7"/>
          <w:lang w:val="fi-FI"/>
        </w:rPr>
        <w:t>. Pada gambar yang diambil dari referensi lain dicantumkan sumber pustakanya</w:t>
      </w:r>
      <w:r w:rsidR="009F7858">
        <w:rPr>
          <w:rFonts w:ascii="Times New Roman" w:hAnsi="Times New Roman" w:cs="Times New Roman"/>
          <w:spacing w:val="-7"/>
          <w:lang w:val="fi-FI"/>
        </w:rPr>
        <w:t>. Setiap gambar agar ditambahkan pembahasan dalam bentuk paragraft</w:t>
      </w:r>
    </w:p>
    <w:p w14:paraId="244BBB4D" w14:textId="77777777" w:rsidR="000B3E1E" w:rsidRPr="000B3E1E" w:rsidRDefault="000B3E1E" w:rsidP="000B3E1E">
      <w:pPr>
        <w:spacing w:after="0" w:line="235" w:lineRule="auto"/>
        <w:rPr>
          <w:rFonts w:ascii="Times New Roman" w:hAnsi="Times New Roman" w:cs="Times New Roman"/>
        </w:rPr>
      </w:pPr>
      <w:r w:rsidRPr="000B3E1E">
        <w:rPr>
          <w:rFonts w:ascii="Times New Roman" w:hAnsi="Times New Roman" w:cs="Times New Roman"/>
          <w:noProof/>
        </w:rPr>
        <w:lastRenderedPageBreak/>
        <w:drawing>
          <wp:inline distT="0" distB="0" distL="0" distR="0" wp14:anchorId="47F2442A" wp14:editId="342DD3DA">
            <wp:extent cx="5731510" cy="15005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500505"/>
                    </a:xfrm>
                    <a:prstGeom prst="rect">
                      <a:avLst/>
                    </a:prstGeom>
                  </pic:spPr>
                </pic:pic>
              </a:graphicData>
            </a:graphic>
          </wp:inline>
        </w:drawing>
      </w:r>
    </w:p>
    <w:p w14:paraId="085D2D93" w14:textId="77777777" w:rsidR="000B3E1E" w:rsidRPr="000B3E1E" w:rsidRDefault="000B3E1E" w:rsidP="000B3E1E">
      <w:pPr>
        <w:spacing w:after="120" w:line="233" w:lineRule="auto"/>
        <w:rPr>
          <w:rFonts w:ascii="Times New Roman" w:hAnsi="Times New Roman" w:cs="Times New Roman"/>
          <w:bCs/>
          <w:i/>
          <w:spacing w:val="-7"/>
        </w:rPr>
      </w:pPr>
      <w:r w:rsidRPr="000B3E1E">
        <w:rPr>
          <w:rFonts w:ascii="Times New Roman" w:hAnsi="Times New Roman" w:cs="Times New Roman"/>
          <w:bCs/>
          <w:spacing w:val="-7"/>
        </w:rPr>
        <w:t xml:space="preserve">Gambar 1. </w:t>
      </w:r>
      <w:r w:rsidRPr="000B3E1E">
        <w:rPr>
          <w:rFonts w:ascii="Times New Roman" w:hAnsi="Times New Roman" w:cs="Times New Roman"/>
          <w:bCs/>
          <w:i/>
          <w:spacing w:val="-7"/>
        </w:rPr>
        <w:t>Quality Filter Mapping</w:t>
      </w:r>
      <w:r w:rsidRPr="000B3E1E">
        <w:rPr>
          <w:rFonts w:ascii="Times New Roman" w:hAnsi="Times New Roman" w:cs="Times New Roman"/>
          <w:bCs/>
          <w:i/>
          <w:spacing w:val="-7"/>
          <w:lang w:val="id-ID"/>
        </w:rPr>
        <w:t xml:space="preserve"> </w:t>
      </w:r>
      <w:r w:rsidRPr="000B3E1E">
        <w:rPr>
          <w:rFonts w:ascii="Times New Roman" w:hAnsi="Times New Roman" w:cs="Times New Roman"/>
          <w:bCs/>
          <w:i/>
          <w:spacing w:val="-7"/>
          <w:lang w:val="id-ID"/>
        </w:rPr>
        <w:fldChar w:fldCharType="begin" w:fldLock="1"/>
      </w:r>
      <w:r w:rsidRPr="000B3E1E">
        <w:rPr>
          <w:rFonts w:ascii="Times New Roman" w:hAnsi="Times New Roman" w:cs="Times New Roman"/>
          <w:bCs/>
          <w:i/>
          <w:spacing w:val="-7"/>
          <w:lang w:val="id-ID"/>
        </w:rPr>
        <w:instrText>ADDIN CSL_CITATION {"citationItems":[{"id":"ITEM-1","itemData":{"ISSN":"0027-755X","abstract":"The effect of repeated Na-penicillin (PCN) microinjections in the temporal lobe amygdala (AM) of free-moving cats was investigated in order to establish if kindling epileptogenesis is possible with this procedure. The cortical propagation of the PCN-induced post-discharge in AM and the sequence of behavioral changes induced by PCN were similar to those of AM electrical kindling. Nevertheless, the epileptogenic effect of PCN had a different evolution from that of electrical kindling, since some PCN habituation was observed after several doses. Repeated microinjections of PCN did not produce lasting alterations in sleep onset and organization. The only mild changes recorded in the 23 h following PCN microinjections were an increased latency of the first rapid eye movement (REM) sleep episode, a SWS 11 total time and percentage increase, and, with the highest PCN doses, a not very significant diminution of REM sleep total time. Another finding was the occurrence of REM sleep ponto-geniculo-occipital (PGO) waves, coinciding. with a depression of the frequency and amplitude of interictal amygdaloid and cortical spikes. The results showed that a microinjection of PCN in the AM produced a reliable model of interictal spikes, paroxysms and generalized convulsive seizures. Nevertheless, long lasting kindling effect was not observed. © 1995.","author":[{"dropping-particle":"","family":"Krpan","given":"Hrvoje","non-dropping-particle":"","parse-names":false,"suffix":""},{"dropping-particle":"","family":"Matanović","given":"Ivica","non-dropping-particle":"","parse-names":false,"suffix":""},{"dropping-particle":"","family":"Ljubas","given":"Davor","non-dropping-particle":"","parse-names":false,"suffix":""}],"container-title":"Nafta","id":"ITEM-1","issue":"2","issued":{"date-parts":[["2010"]]},"page":"73-79","title":"Influence of engine oils dilution by fuels on their viscosity, flash point and fire point","type":"article-journal","volume":"61"},"uris":["http://www.mendeley.com/documents/?uuid=700ef54b-7308-499d-a164-a291a9202ccb"]}],"mendeley":{"formattedCitation":"[1]","plainTextFormattedCitation":"[1]"},"properties":{"noteIndex":0},"schema":"https://github.com/citation-style-language/schema/raw/master/csl-citation.json"}</w:instrText>
      </w:r>
      <w:r w:rsidRPr="000B3E1E">
        <w:rPr>
          <w:rFonts w:ascii="Times New Roman" w:hAnsi="Times New Roman" w:cs="Times New Roman"/>
          <w:bCs/>
          <w:i/>
          <w:spacing w:val="-7"/>
          <w:lang w:val="id-ID"/>
        </w:rPr>
        <w:fldChar w:fldCharType="separate"/>
      </w:r>
      <w:r w:rsidRPr="000B3E1E">
        <w:rPr>
          <w:rFonts w:ascii="Times New Roman" w:hAnsi="Times New Roman" w:cs="Times New Roman"/>
          <w:bCs/>
          <w:noProof/>
          <w:spacing w:val="-7"/>
          <w:lang w:val="id-ID"/>
        </w:rPr>
        <w:t>[1]</w:t>
      </w:r>
      <w:r w:rsidRPr="000B3E1E">
        <w:rPr>
          <w:rFonts w:ascii="Times New Roman" w:hAnsi="Times New Roman" w:cs="Times New Roman"/>
          <w:bCs/>
          <w:i/>
          <w:spacing w:val="-7"/>
          <w:lang w:val="id-ID"/>
        </w:rPr>
        <w:fldChar w:fldCharType="end"/>
      </w:r>
      <w:r w:rsidRPr="000B3E1E">
        <w:rPr>
          <w:rFonts w:ascii="Times New Roman" w:hAnsi="Times New Roman" w:cs="Times New Roman"/>
          <w:bCs/>
          <w:i/>
          <w:spacing w:val="-7"/>
        </w:rPr>
        <w:t xml:space="preserve"> </w:t>
      </w:r>
    </w:p>
    <w:p w14:paraId="79AA2782" w14:textId="77777777" w:rsidR="000B3E1E" w:rsidRPr="000B3E1E" w:rsidRDefault="000B3E1E" w:rsidP="000B3E1E">
      <w:pPr>
        <w:spacing w:after="0" w:line="228" w:lineRule="auto"/>
        <w:ind w:left="284" w:hanging="284"/>
        <w:jc w:val="both"/>
        <w:rPr>
          <w:rFonts w:ascii="Times New Roman" w:hAnsi="Times New Roman" w:cs="Times New Roman"/>
          <w:b/>
          <w:i/>
          <w:spacing w:val="-7"/>
        </w:rPr>
      </w:pPr>
      <w:r w:rsidRPr="000B3E1E">
        <w:rPr>
          <w:rFonts w:ascii="Times New Roman" w:hAnsi="Times New Roman" w:cs="Times New Roman"/>
          <w:b/>
          <w:spacing w:val="-7"/>
        </w:rPr>
        <w:t>6.</w:t>
      </w:r>
      <w:r w:rsidRPr="000B3E1E">
        <w:rPr>
          <w:rFonts w:ascii="Times New Roman" w:hAnsi="Times New Roman" w:cs="Times New Roman"/>
          <w:b/>
          <w:spacing w:val="-7"/>
        </w:rPr>
        <w:tab/>
        <w:t>TABEL</w:t>
      </w:r>
    </w:p>
    <w:p w14:paraId="0FBA8E88" w14:textId="45D3864D" w:rsidR="000B3E1E" w:rsidRPr="009F7858" w:rsidRDefault="000B3E1E" w:rsidP="009F7858">
      <w:pPr>
        <w:pStyle w:val="BodyText2"/>
        <w:spacing w:line="235" w:lineRule="auto"/>
        <w:ind w:firstLine="425"/>
        <w:jc w:val="both"/>
        <w:rPr>
          <w:rFonts w:ascii="Times New Roman" w:hAnsi="Times New Roman" w:cs="Times New Roman"/>
          <w:spacing w:val="-7"/>
        </w:rPr>
      </w:pPr>
      <w:r w:rsidRPr="000B3E1E">
        <w:rPr>
          <w:rFonts w:ascii="Times New Roman" w:hAnsi="Times New Roman" w:cs="Times New Roman"/>
          <w:spacing w:val="-7"/>
          <w:lang w:val="fi-FI"/>
        </w:rPr>
        <w:t>Tabel diberi  nomor  dan  keterangan lengkap,  dan  harus  diacu  dalam tulisan.</w:t>
      </w:r>
      <w:r w:rsidRPr="000B3E1E">
        <w:rPr>
          <w:rFonts w:ascii="Times New Roman" w:hAnsi="Times New Roman" w:cs="Times New Roman"/>
          <w:spacing w:val="-7"/>
          <w:lang w:val="id-ID"/>
        </w:rPr>
        <w:t xml:space="preserve"> </w:t>
      </w:r>
      <w:r w:rsidRPr="000B3E1E">
        <w:rPr>
          <w:rFonts w:ascii="Times New Roman" w:hAnsi="Times New Roman" w:cs="Times New Roman"/>
          <w:spacing w:val="-7"/>
          <w:lang w:val="fi-FI"/>
        </w:rPr>
        <w:t>Keterangan pada tabel diberikan di atas tabel. Keterangan dituliskan dengan font size 11, font Time New Roman, dan jarak 1.15, kecuali pada karakter pertama pada tiap kalimat. Posisi tabel dan keterangan tabel diletakkan di tengah (rata-tengah). Garis yang digunakan pada tabel adalah hanya garis horizontal, sedangkan garis vertikal dihilangkan. Pada tabel yang diambil dari referensi lain dicantumkan sumber pustakanya.</w:t>
      </w:r>
      <w:r w:rsidRPr="000B3E1E">
        <w:rPr>
          <w:rFonts w:ascii="Times New Roman" w:hAnsi="Times New Roman" w:cs="Times New Roman"/>
          <w:spacing w:val="-7"/>
          <w:lang w:val="id-ID"/>
        </w:rPr>
        <w:t xml:space="preserve"> Tabel tidak diperbolehkan dalam bentuk gambar (hasil crop), jika tabel diambil dari sumber lain harus diketik ulang dan dicantumkan sumbernya.</w:t>
      </w:r>
      <w:r w:rsidR="009F7858">
        <w:rPr>
          <w:rFonts w:ascii="Times New Roman" w:hAnsi="Times New Roman" w:cs="Times New Roman"/>
          <w:spacing w:val="-7"/>
        </w:rPr>
        <w:t xml:space="preserve"> Setiap tabel yg disampaikan, agar ditambahkan pembahasan, maksud dari tabel tersebut.</w:t>
      </w:r>
    </w:p>
    <w:p w14:paraId="02FAA4E4" w14:textId="77777777" w:rsidR="000B3E1E" w:rsidRPr="000B3E1E" w:rsidRDefault="000B3E1E" w:rsidP="000B3E1E">
      <w:pPr>
        <w:spacing w:after="0"/>
        <w:rPr>
          <w:rFonts w:ascii="Times New Roman" w:hAnsi="Times New Roman" w:cs="Times New Roman"/>
          <w:b/>
          <w:iCs/>
          <w:spacing w:val="-7"/>
          <w:lang w:val="fi-FI"/>
        </w:rPr>
      </w:pPr>
      <w:r w:rsidRPr="000B3E1E">
        <w:rPr>
          <w:rFonts w:ascii="Times New Roman" w:hAnsi="Times New Roman" w:cs="Times New Roman"/>
          <w:b/>
          <w:iCs/>
          <w:spacing w:val="-7"/>
          <w:lang w:val="fi-FI"/>
        </w:rPr>
        <w:t xml:space="preserve">Tabel 1. Keterangan pada tabel di tulis dengan </w:t>
      </w:r>
      <w:r w:rsidRPr="000B3E1E">
        <w:rPr>
          <w:rFonts w:ascii="Times New Roman" w:hAnsi="Times New Roman" w:cs="Times New Roman"/>
          <w:b/>
          <w:i/>
          <w:iCs/>
          <w:spacing w:val="-7"/>
          <w:lang w:val="fi-FI"/>
        </w:rPr>
        <w:t>bold style</w:t>
      </w:r>
      <w:r w:rsidRPr="000B3E1E">
        <w:rPr>
          <w:rFonts w:ascii="Times New Roman" w:hAnsi="Times New Roman" w:cs="Times New Roman"/>
          <w:b/>
          <w:iCs/>
          <w:spacing w:val="-7"/>
          <w:lang w:val="fi-FI"/>
        </w:rPr>
        <w:t xml:space="preserve"> </w:t>
      </w:r>
      <w:r w:rsidRPr="000B3E1E">
        <w:rPr>
          <w:rFonts w:ascii="Times New Roman" w:hAnsi="Times New Roman" w:cs="Times New Roman"/>
          <w:b/>
          <w:iCs/>
          <w:spacing w:val="-7"/>
          <w:lang w:val="fi-FI"/>
        </w:rPr>
        <w:fldChar w:fldCharType="begin" w:fldLock="1"/>
      </w:r>
      <w:r w:rsidRPr="000B3E1E">
        <w:rPr>
          <w:rFonts w:ascii="Times New Roman" w:hAnsi="Times New Roman" w:cs="Times New Roman"/>
          <w:b/>
          <w:iCs/>
          <w:spacing w:val="-7"/>
          <w:lang w:val="fi-FI"/>
        </w:rPr>
        <w:instrText>ADDIN CSL_CITATION {"citationItems":[{"id":"ITEM-1","itemData":{"author":[{"dropping-particle":"","family":"Liu","given":"Siyuan","non-dropping-particle":"","parse-names":false,"suffix":""},{"dropping-particle":"","family":"Li","given":"Wanyou","non-dropping-particle":"","parse-names":false,"suffix":""},{"dropping-particle":"","family":"Shuai","given":"Zhijun","non-dropping-particle":"","parse-names":false,"suffix":""},{"dropping-particle":"","family":"Chen","given":"Meilong","non-dropping-particle":"","parse-names":false,"suffix":""}],"id":"ITEM-1","issued":{"date-parts":[["2019"]]},"title":"Vibration Analysis of a Single-Cylinder Reciprocating Compressor considering the Coupling Effects of Torsional Vibration","type":"article-journal","volume":"2019"},"uris":["http://www.mendeley.com/documents/?uuid=993e3c1b-28b9-4d2a-a1a6-85e1866ad826"]}],"mendeley":{"formattedCitation":"[2]","plainTextFormattedCitation":"[2]","previouslyFormattedCitation":"[1]"},"properties":{"noteIndex":0},"schema":"https://github.com/citation-style-language/schema/raw/master/csl-citation.json"}</w:instrText>
      </w:r>
      <w:r w:rsidRPr="000B3E1E">
        <w:rPr>
          <w:rFonts w:ascii="Times New Roman" w:hAnsi="Times New Roman" w:cs="Times New Roman"/>
          <w:b/>
          <w:iCs/>
          <w:spacing w:val="-7"/>
          <w:lang w:val="fi-FI"/>
        </w:rPr>
        <w:fldChar w:fldCharType="separate"/>
      </w:r>
      <w:r w:rsidRPr="000B3E1E">
        <w:rPr>
          <w:rFonts w:ascii="Times New Roman" w:hAnsi="Times New Roman" w:cs="Times New Roman"/>
          <w:iCs/>
          <w:noProof/>
          <w:spacing w:val="-7"/>
          <w:lang w:val="fi-FI"/>
        </w:rPr>
        <w:t>[2]</w:t>
      </w:r>
      <w:r w:rsidRPr="000B3E1E">
        <w:rPr>
          <w:rFonts w:ascii="Times New Roman" w:hAnsi="Times New Roman" w:cs="Times New Roman"/>
          <w:b/>
          <w:iCs/>
          <w:spacing w:val="-7"/>
          <w:lang w:val="fi-FI"/>
        </w:rPr>
        <w:fldChar w:fldCharType="end"/>
      </w:r>
    </w:p>
    <w:tbl>
      <w:tblPr>
        <w:tblW w:w="0" w:type="auto"/>
        <w:tblLayout w:type="fixed"/>
        <w:tblCellMar>
          <w:left w:w="28" w:type="dxa"/>
          <w:right w:w="28" w:type="dxa"/>
        </w:tblCellMar>
        <w:tblLook w:val="0000" w:firstRow="0" w:lastRow="0" w:firstColumn="0" w:lastColumn="0" w:noHBand="0" w:noVBand="0"/>
      </w:tblPr>
      <w:tblGrid>
        <w:gridCol w:w="867"/>
        <w:gridCol w:w="850"/>
        <w:gridCol w:w="851"/>
        <w:gridCol w:w="918"/>
        <w:gridCol w:w="798"/>
        <w:gridCol w:w="909"/>
        <w:gridCol w:w="756"/>
        <w:gridCol w:w="742"/>
      </w:tblGrid>
      <w:tr w:rsidR="000B3E1E" w:rsidRPr="000B3E1E" w14:paraId="30655E49" w14:textId="77777777" w:rsidTr="000B3E1E">
        <w:trPr>
          <w:cantSplit/>
          <w:trHeight w:val="20"/>
        </w:trPr>
        <w:tc>
          <w:tcPr>
            <w:tcW w:w="867" w:type="dxa"/>
            <w:tcBorders>
              <w:top w:val="single" w:sz="4" w:space="0" w:color="auto"/>
              <w:bottom w:val="single" w:sz="4" w:space="0" w:color="auto"/>
            </w:tcBorders>
            <w:vAlign w:val="center"/>
          </w:tcPr>
          <w:p w14:paraId="64947C1E"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ndex</w:t>
            </w:r>
          </w:p>
        </w:tc>
        <w:tc>
          <w:tcPr>
            <w:tcW w:w="850" w:type="dxa"/>
            <w:tcBorders>
              <w:top w:val="single" w:sz="4" w:space="0" w:color="auto"/>
              <w:bottom w:val="single" w:sz="4" w:space="0" w:color="auto"/>
            </w:tcBorders>
            <w:vAlign w:val="center"/>
          </w:tcPr>
          <w:p w14:paraId="2F6A7B12"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1</w:t>
            </w:r>
          </w:p>
        </w:tc>
        <w:tc>
          <w:tcPr>
            <w:tcW w:w="851" w:type="dxa"/>
            <w:tcBorders>
              <w:top w:val="single" w:sz="4" w:space="0" w:color="auto"/>
              <w:bottom w:val="single" w:sz="4" w:space="0" w:color="auto"/>
            </w:tcBorders>
            <w:vAlign w:val="center"/>
          </w:tcPr>
          <w:p w14:paraId="230028CC"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2</w:t>
            </w:r>
          </w:p>
        </w:tc>
        <w:tc>
          <w:tcPr>
            <w:tcW w:w="918" w:type="dxa"/>
            <w:tcBorders>
              <w:top w:val="single" w:sz="4" w:space="0" w:color="auto"/>
              <w:bottom w:val="single" w:sz="4" w:space="0" w:color="auto"/>
            </w:tcBorders>
            <w:vAlign w:val="center"/>
          </w:tcPr>
          <w:p w14:paraId="5829E9FB"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3</w:t>
            </w:r>
          </w:p>
        </w:tc>
        <w:tc>
          <w:tcPr>
            <w:tcW w:w="798" w:type="dxa"/>
            <w:tcBorders>
              <w:top w:val="single" w:sz="4" w:space="0" w:color="auto"/>
              <w:bottom w:val="single" w:sz="4" w:space="0" w:color="auto"/>
            </w:tcBorders>
            <w:vAlign w:val="center"/>
          </w:tcPr>
          <w:p w14:paraId="5B023426"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4</w:t>
            </w:r>
          </w:p>
        </w:tc>
        <w:tc>
          <w:tcPr>
            <w:tcW w:w="909" w:type="dxa"/>
            <w:tcBorders>
              <w:top w:val="single" w:sz="4" w:space="0" w:color="auto"/>
              <w:bottom w:val="single" w:sz="4" w:space="0" w:color="auto"/>
            </w:tcBorders>
            <w:vAlign w:val="center"/>
          </w:tcPr>
          <w:p w14:paraId="7E977A35"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5</w:t>
            </w:r>
          </w:p>
        </w:tc>
        <w:tc>
          <w:tcPr>
            <w:tcW w:w="756" w:type="dxa"/>
            <w:tcBorders>
              <w:top w:val="single" w:sz="4" w:space="0" w:color="auto"/>
              <w:bottom w:val="single" w:sz="4" w:space="0" w:color="auto"/>
            </w:tcBorders>
            <w:vAlign w:val="center"/>
          </w:tcPr>
          <w:p w14:paraId="14382C62"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6</w:t>
            </w:r>
          </w:p>
        </w:tc>
        <w:tc>
          <w:tcPr>
            <w:tcW w:w="742" w:type="dxa"/>
            <w:tcBorders>
              <w:top w:val="single" w:sz="4" w:space="0" w:color="auto"/>
              <w:bottom w:val="single" w:sz="4" w:space="0" w:color="auto"/>
            </w:tcBorders>
            <w:vAlign w:val="center"/>
          </w:tcPr>
          <w:p w14:paraId="4A0B5915" w14:textId="77777777" w:rsidR="000B3E1E" w:rsidRPr="000B3E1E" w:rsidRDefault="000B3E1E" w:rsidP="000B3E1E">
            <w:pPr>
              <w:spacing w:line="228" w:lineRule="auto"/>
              <w:jc w:val="center"/>
              <w:rPr>
                <w:rFonts w:ascii="Times New Roman" w:hAnsi="Times New Roman" w:cs="Times New Roman"/>
                <w:b/>
                <w:bCs/>
                <w:spacing w:val="-7"/>
              </w:rPr>
            </w:pPr>
            <w:r w:rsidRPr="000B3E1E">
              <w:rPr>
                <w:rFonts w:ascii="Times New Roman" w:hAnsi="Times New Roman" w:cs="Times New Roman"/>
                <w:b/>
                <w:bCs/>
                <w:spacing w:val="-7"/>
              </w:rPr>
              <w:t>Item 7</w:t>
            </w:r>
          </w:p>
        </w:tc>
      </w:tr>
      <w:tr w:rsidR="000B3E1E" w:rsidRPr="000B3E1E" w14:paraId="523A30E7" w14:textId="77777777" w:rsidTr="009F7858">
        <w:trPr>
          <w:trHeight w:val="64"/>
        </w:trPr>
        <w:tc>
          <w:tcPr>
            <w:tcW w:w="867" w:type="dxa"/>
            <w:tcBorders>
              <w:top w:val="single" w:sz="4" w:space="0" w:color="auto"/>
            </w:tcBorders>
            <w:vAlign w:val="center"/>
          </w:tcPr>
          <w:p w14:paraId="3BDEE053" w14:textId="77777777" w:rsidR="000B3E1E" w:rsidRPr="000B3E1E" w:rsidRDefault="000B3E1E" w:rsidP="000B3E1E">
            <w:pPr>
              <w:jc w:val="center"/>
              <w:rPr>
                <w:rFonts w:ascii="Times New Roman" w:hAnsi="Times New Roman" w:cs="Times New Roman"/>
                <w:iCs/>
                <w:spacing w:val="-7"/>
              </w:rPr>
            </w:pPr>
            <w:r w:rsidRPr="000B3E1E">
              <w:rPr>
                <w:rFonts w:ascii="Times New Roman" w:hAnsi="Times New Roman" w:cs="Times New Roman"/>
                <w:iCs/>
                <w:spacing w:val="-7"/>
              </w:rPr>
              <w:t>1</w:t>
            </w:r>
          </w:p>
        </w:tc>
        <w:tc>
          <w:tcPr>
            <w:tcW w:w="850" w:type="dxa"/>
            <w:tcBorders>
              <w:top w:val="single" w:sz="4" w:space="0" w:color="auto"/>
            </w:tcBorders>
            <w:vAlign w:val="center"/>
          </w:tcPr>
          <w:p w14:paraId="7050A6C4"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L</w:t>
            </w:r>
          </w:p>
        </w:tc>
        <w:tc>
          <w:tcPr>
            <w:tcW w:w="851" w:type="dxa"/>
            <w:tcBorders>
              <w:top w:val="single" w:sz="4" w:space="0" w:color="auto"/>
            </w:tcBorders>
            <w:vAlign w:val="center"/>
          </w:tcPr>
          <w:p w14:paraId="611AAC81"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M</w:t>
            </w:r>
          </w:p>
        </w:tc>
        <w:tc>
          <w:tcPr>
            <w:tcW w:w="918" w:type="dxa"/>
            <w:tcBorders>
              <w:top w:val="single" w:sz="4" w:space="0" w:color="auto"/>
            </w:tcBorders>
            <w:vAlign w:val="center"/>
          </w:tcPr>
          <w:p w14:paraId="5758C214" w14:textId="77777777" w:rsidR="000B3E1E" w:rsidRPr="000B3E1E" w:rsidRDefault="000B3E1E" w:rsidP="000B3E1E">
            <w:pPr>
              <w:jc w:val="center"/>
              <w:rPr>
                <w:rFonts w:ascii="Times New Roman" w:hAnsi="Times New Roman" w:cs="Times New Roman"/>
                <w:spacing w:val="-7"/>
              </w:rPr>
            </w:pPr>
          </w:p>
        </w:tc>
        <w:tc>
          <w:tcPr>
            <w:tcW w:w="798" w:type="dxa"/>
            <w:tcBorders>
              <w:top w:val="single" w:sz="4" w:space="0" w:color="auto"/>
            </w:tcBorders>
            <w:vAlign w:val="center"/>
          </w:tcPr>
          <w:p w14:paraId="031A64B8"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L</w:t>
            </w:r>
          </w:p>
        </w:tc>
        <w:tc>
          <w:tcPr>
            <w:tcW w:w="909" w:type="dxa"/>
            <w:tcBorders>
              <w:top w:val="single" w:sz="4" w:space="0" w:color="auto"/>
            </w:tcBorders>
            <w:vAlign w:val="center"/>
          </w:tcPr>
          <w:p w14:paraId="26968617"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M</w:t>
            </w:r>
          </w:p>
        </w:tc>
        <w:tc>
          <w:tcPr>
            <w:tcW w:w="756" w:type="dxa"/>
            <w:tcBorders>
              <w:top w:val="single" w:sz="4" w:space="0" w:color="auto"/>
            </w:tcBorders>
            <w:vAlign w:val="center"/>
          </w:tcPr>
          <w:p w14:paraId="77A2F061"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M</w:t>
            </w:r>
          </w:p>
        </w:tc>
        <w:tc>
          <w:tcPr>
            <w:tcW w:w="742" w:type="dxa"/>
            <w:tcBorders>
              <w:top w:val="single" w:sz="4" w:space="0" w:color="auto"/>
            </w:tcBorders>
            <w:vAlign w:val="center"/>
          </w:tcPr>
          <w:p w14:paraId="40ECA9C8" w14:textId="77777777" w:rsidR="000B3E1E" w:rsidRPr="000B3E1E" w:rsidRDefault="000B3E1E" w:rsidP="000B3E1E">
            <w:pPr>
              <w:jc w:val="center"/>
              <w:rPr>
                <w:rFonts w:ascii="Times New Roman" w:hAnsi="Times New Roman" w:cs="Times New Roman"/>
                <w:spacing w:val="-7"/>
              </w:rPr>
            </w:pPr>
          </w:p>
        </w:tc>
      </w:tr>
      <w:tr w:rsidR="000B3E1E" w:rsidRPr="000B3E1E" w14:paraId="6492B36C" w14:textId="77777777" w:rsidTr="000B3E1E">
        <w:trPr>
          <w:trHeight w:val="20"/>
        </w:trPr>
        <w:tc>
          <w:tcPr>
            <w:tcW w:w="867" w:type="dxa"/>
            <w:tcBorders>
              <w:bottom w:val="single" w:sz="4" w:space="0" w:color="auto"/>
            </w:tcBorders>
            <w:vAlign w:val="center"/>
          </w:tcPr>
          <w:p w14:paraId="1D72E031" w14:textId="77777777" w:rsidR="000B3E1E" w:rsidRPr="000B3E1E" w:rsidRDefault="000B3E1E" w:rsidP="000B3E1E">
            <w:pPr>
              <w:jc w:val="center"/>
              <w:rPr>
                <w:rFonts w:ascii="Times New Roman" w:hAnsi="Times New Roman" w:cs="Times New Roman"/>
                <w:iCs/>
                <w:spacing w:val="-7"/>
              </w:rPr>
            </w:pPr>
            <w:r w:rsidRPr="000B3E1E">
              <w:rPr>
                <w:rFonts w:ascii="Times New Roman" w:hAnsi="Times New Roman" w:cs="Times New Roman"/>
                <w:iCs/>
                <w:spacing w:val="-7"/>
              </w:rPr>
              <w:t>2</w:t>
            </w:r>
          </w:p>
        </w:tc>
        <w:tc>
          <w:tcPr>
            <w:tcW w:w="850" w:type="dxa"/>
            <w:tcBorders>
              <w:bottom w:val="single" w:sz="4" w:space="0" w:color="auto"/>
            </w:tcBorders>
            <w:vAlign w:val="center"/>
          </w:tcPr>
          <w:p w14:paraId="5B0F7C36"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H</w:t>
            </w:r>
          </w:p>
        </w:tc>
        <w:tc>
          <w:tcPr>
            <w:tcW w:w="851" w:type="dxa"/>
            <w:tcBorders>
              <w:bottom w:val="single" w:sz="4" w:space="0" w:color="auto"/>
            </w:tcBorders>
            <w:vAlign w:val="center"/>
          </w:tcPr>
          <w:p w14:paraId="7C1CF73C"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H</w:t>
            </w:r>
          </w:p>
        </w:tc>
        <w:tc>
          <w:tcPr>
            <w:tcW w:w="918" w:type="dxa"/>
            <w:tcBorders>
              <w:bottom w:val="single" w:sz="4" w:space="0" w:color="auto"/>
            </w:tcBorders>
            <w:vAlign w:val="center"/>
          </w:tcPr>
          <w:p w14:paraId="7E45ADE8"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L</w:t>
            </w:r>
          </w:p>
        </w:tc>
        <w:tc>
          <w:tcPr>
            <w:tcW w:w="798" w:type="dxa"/>
            <w:tcBorders>
              <w:bottom w:val="single" w:sz="4" w:space="0" w:color="auto"/>
            </w:tcBorders>
            <w:vAlign w:val="center"/>
          </w:tcPr>
          <w:p w14:paraId="522D99E3" w14:textId="77777777" w:rsidR="000B3E1E" w:rsidRPr="000B3E1E" w:rsidRDefault="000B3E1E" w:rsidP="000B3E1E">
            <w:pPr>
              <w:jc w:val="center"/>
              <w:rPr>
                <w:rFonts w:ascii="Times New Roman" w:hAnsi="Times New Roman" w:cs="Times New Roman"/>
                <w:spacing w:val="-7"/>
              </w:rPr>
            </w:pPr>
          </w:p>
        </w:tc>
        <w:tc>
          <w:tcPr>
            <w:tcW w:w="909" w:type="dxa"/>
            <w:tcBorders>
              <w:bottom w:val="single" w:sz="4" w:space="0" w:color="auto"/>
            </w:tcBorders>
            <w:vAlign w:val="center"/>
          </w:tcPr>
          <w:p w14:paraId="3A757600"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M</w:t>
            </w:r>
          </w:p>
        </w:tc>
        <w:tc>
          <w:tcPr>
            <w:tcW w:w="756" w:type="dxa"/>
            <w:tcBorders>
              <w:bottom w:val="single" w:sz="4" w:space="0" w:color="auto"/>
            </w:tcBorders>
            <w:vAlign w:val="center"/>
          </w:tcPr>
          <w:p w14:paraId="473CC45A" w14:textId="77777777" w:rsidR="000B3E1E" w:rsidRPr="000B3E1E" w:rsidRDefault="000B3E1E" w:rsidP="000B3E1E">
            <w:pPr>
              <w:jc w:val="center"/>
              <w:rPr>
                <w:rFonts w:ascii="Times New Roman" w:hAnsi="Times New Roman" w:cs="Times New Roman"/>
                <w:spacing w:val="-7"/>
              </w:rPr>
            </w:pPr>
            <w:r w:rsidRPr="000B3E1E">
              <w:rPr>
                <w:rFonts w:ascii="Times New Roman" w:hAnsi="Times New Roman" w:cs="Times New Roman"/>
                <w:spacing w:val="-7"/>
              </w:rPr>
              <w:t>M</w:t>
            </w:r>
          </w:p>
        </w:tc>
        <w:tc>
          <w:tcPr>
            <w:tcW w:w="742" w:type="dxa"/>
            <w:tcBorders>
              <w:bottom w:val="single" w:sz="4" w:space="0" w:color="auto"/>
            </w:tcBorders>
            <w:vAlign w:val="center"/>
          </w:tcPr>
          <w:p w14:paraId="01458F2F" w14:textId="77777777" w:rsidR="000B3E1E" w:rsidRPr="000B3E1E" w:rsidRDefault="000B3E1E" w:rsidP="000B3E1E">
            <w:pPr>
              <w:jc w:val="center"/>
              <w:rPr>
                <w:rFonts w:ascii="Times New Roman" w:hAnsi="Times New Roman" w:cs="Times New Roman"/>
                <w:spacing w:val="-7"/>
              </w:rPr>
            </w:pPr>
          </w:p>
        </w:tc>
      </w:tr>
    </w:tbl>
    <w:p w14:paraId="6AFA1CA9" w14:textId="77777777" w:rsidR="000B3E1E" w:rsidRPr="000B3E1E" w:rsidRDefault="000B3E1E" w:rsidP="000B3E1E">
      <w:pPr>
        <w:pStyle w:val="Title"/>
        <w:ind w:left="709"/>
        <w:rPr>
          <w:rFonts w:ascii="Times New Roman" w:hAnsi="Times New Roman"/>
          <w:b w:val="0"/>
          <w:bCs w:val="0"/>
          <w:i/>
          <w:iCs w:val="0"/>
          <w:spacing w:val="-7"/>
          <w:szCs w:val="22"/>
        </w:rPr>
      </w:pPr>
      <w:r w:rsidRPr="000B3E1E">
        <w:rPr>
          <w:rFonts w:ascii="Times New Roman" w:hAnsi="Times New Roman"/>
          <w:b w:val="0"/>
          <w:spacing w:val="-7"/>
          <w:szCs w:val="22"/>
        </w:rPr>
        <w:t>Catatan</w:t>
      </w:r>
      <w:r w:rsidRPr="000B3E1E">
        <w:rPr>
          <w:rFonts w:ascii="Times New Roman" w:hAnsi="Times New Roman"/>
          <w:b w:val="0"/>
          <w:i/>
          <w:spacing w:val="-7"/>
          <w:szCs w:val="22"/>
        </w:rPr>
        <w:t>:</w:t>
      </w:r>
      <w:r w:rsidRPr="000B3E1E">
        <w:rPr>
          <w:rFonts w:ascii="Times New Roman" w:hAnsi="Times New Roman"/>
          <w:b w:val="0"/>
          <w:i/>
          <w:spacing w:val="-7"/>
          <w:szCs w:val="22"/>
        </w:rPr>
        <w:tab/>
      </w:r>
    </w:p>
    <w:p w14:paraId="182A7050" w14:textId="77777777" w:rsidR="000B3E1E" w:rsidRPr="000B3E1E" w:rsidRDefault="000B3E1E" w:rsidP="000B3E1E">
      <w:pPr>
        <w:pStyle w:val="Title"/>
        <w:tabs>
          <w:tab w:val="left" w:pos="993"/>
        </w:tabs>
        <w:ind w:left="709"/>
        <w:rPr>
          <w:rFonts w:ascii="Times New Roman" w:hAnsi="Times New Roman"/>
          <w:b w:val="0"/>
          <w:bCs w:val="0"/>
          <w:i/>
          <w:iCs w:val="0"/>
          <w:spacing w:val="-7"/>
          <w:szCs w:val="22"/>
        </w:rPr>
      </w:pPr>
      <w:r w:rsidRPr="000B3E1E">
        <w:rPr>
          <w:rFonts w:ascii="Times New Roman" w:hAnsi="Times New Roman"/>
          <w:b w:val="0"/>
          <w:i/>
          <w:spacing w:val="-7"/>
          <w:szCs w:val="22"/>
        </w:rPr>
        <w:t>H</w:t>
      </w:r>
      <w:r w:rsidRPr="000B3E1E">
        <w:rPr>
          <w:rFonts w:ascii="Times New Roman" w:hAnsi="Times New Roman"/>
          <w:b w:val="0"/>
          <w:i/>
          <w:spacing w:val="-7"/>
          <w:szCs w:val="22"/>
        </w:rPr>
        <w:tab/>
        <w:t>: High correlation and usefulness: 9</w:t>
      </w:r>
    </w:p>
    <w:p w14:paraId="2F237CB6" w14:textId="77777777" w:rsidR="000B3E1E" w:rsidRPr="000B3E1E" w:rsidRDefault="000B3E1E" w:rsidP="000B3E1E">
      <w:pPr>
        <w:pStyle w:val="Title"/>
        <w:tabs>
          <w:tab w:val="left" w:pos="993"/>
        </w:tabs>
        <w:ind w:left="709"/>
        <w:rPr>
          <w:rFonts w:ascii="Times New Roman" w:hAnsi="Times New Roman"/>
          <w:b w:val="0"/>
          <w:bCs w:val="0"/>
          <w:i/>
          <w:iCs w:val="0"/>
          <w:spacing w:val="-7"/>
          <w:szCs w:val="22"/>
        </w:rPr>
      </w:pPr>
      <w:r w:rsidRPr="000B3E1E">
        <w:rPr>
          <w:rFonts w:ascii="Times New Roman" w:hAnsi="Times New Roman"/>
          <w:b w:val="0"/>
          <w:i/>
          <w:spacing w:val="-7"/>
          <w:szCs w:val="22"/>
        </w:rPr>
        <w:t>M</w:t>
      </w:r>
      <w:r w:rsidRPr="000B3E1E">
        <w:rPr>
          <w:rFonts w:ascii="Times New Roman" w:hAnsi="Times New Roman"/>
          <w:b w:val="0"/>
          <w:i/>
          <w:spacing w:val="-7"/>
          <w:szCs w:val="22"/>
        </w:rPr>
        <w:tab/>
        <w:t>: Medium correlation and usefulness: 3</w:t>
      </w:r>
    </w:p>
    <w:p w14:paraId="7F742F2D" w14:textId="77777777" w:rsidR="000B3E1E" w:rsidRPr="000B3E1E" w:rsidRDefault="000B3E1E" w:rsidP="000B3E1E">
      <w:pPr>
        <w:pStyle w:val="Title"/>
        <w:tabs>
          <w:tab w:val="left" w:pos="993"/>
        </w:tabs>
        <w:ind w:left="709"/>
        <w:rPr>
          <w:rFonts w:ascii="Times New Roman" w:hAnsi="Times New Roman"/>
          <w:b w:val="0"/>
          <w:bCs w:val="0"/>
          <w:i/>
          <w:iCs w:val="0"/>
          <w:spacing w:val="-7"/>
          <w:szCs w:val="22"/>
        </w:rPr>
      </w:pPr>
      <w:r w:rsidRPr="000B3E1E">
        <w:rPr>
          <w:rFonts w:ascii="Times New Roman" w:hAnsi="Times New Roman"/>
          <w:b w:val="0"/>
          <w:i/>
          <w:spacing w:val="-7"/>
          <w:szCs w:val="22"/>
        </w:rPr>
        <w:t xml:space="preserve">L </w:t>
      </w:r>
      <w:r w:rsidRPr="000B3E1E">
        <w:rPr>
          <w:rFonts w:ascii="Times New Roman" w:hAnsi="Times New Roman"/>
          <w:b w:val="0"/>
          <w:i/>
          <w:spacing w:val="-7"/>
          <w:szCs w:val="22"/>
        </w:rPr>
        <w:tab/>
        <w:t>: Low correlation and usefulness: 1</w:t>
      </w:r>
    </w:p>
    <w:p w14:paraId="2742C21E" w14:textId="77777777" w:rsidR="000B3E1E" w:rsidRPr="000B3E1E" w:rsidRDefault="000B3E1E" w:rsidP="000B3E1E">
      <w:pPr>
        <w:pStyle w:val="Heading3"/>
        <w:jc w:val="both"/>
        <w:rPr>
          <w:rFonts w:ascii="Times New Roman" w:hAnsi="Times New Roman" w:cs="Times New Roman"/>
          <w:b/>
          <w:color w:val="auto"/>
          <w:sz w:val="22"/>
          <w:szCs w:val="22"/>
        </w:rPr>
      </w:pPr>
      <w:r w:rsidRPr="000B3E1E">
        <w:rPr>
          <w:rFonts w:ascii="Times New Roman" w:hAnsi="Times New Roman" w:cs="Times New Roman"/>
          <w:b/>
          <w:color w:val="auto"/>
          <w:sz w:val="22"/>
          <w:szCs w:val="22"/>
        </w:rPr>
        <w:t>ACUAN</w:t>
      </w:r>
      <w:r w:rsidRPr="000B3E1E">
        <w:rPr>
          <w:rFonts w:ascii="Times New Roman" w:hAnsi="Times New Roman" w:cs="Times New Roman"/>
          <w:color w:val="auto"/>
          <w:sz w:val="22"/>
          <w:szCs w:val="22"/>
        </w:rPr>
        <w:t xml:space="preserve"> </w:t>
      </w:r>
      <w:r w:rsidRPr="000B3E1E">
        <w:rPr>
          <w:rFonts w:ascii="Times New Roman" w:hAnsi="Times New Roman" w:cs="Times New Roman"/>
          <w:b/>
          <w:color w:val="auto"/>
          <w:sz w:val="22"/>
          <w:szCs w:val="22"/>
        </w:rPr>
        <w:t>REFERENSI</w:t>
      </w:r>
    </w:p>
    <w:p w14:paraId="5A8CD7F9" w14:textId="585A4FD0" w:rsidR="000B3E1E" w:rsidRPr="000B3E1E" w:rsidRDefault="000B3E1E" w:rsidP="009F7858">
      <w:pPr>
        <w:pStyle w:val="BodyText2"/>
        <w:spacing w:line="240" w:lineRule="auto"/>
        <w:ind w:firstLine="426"/>
        <w:jc w:val="both"/>
        <w:rPr>
          <w:rFonts w:ascii="Times New Roman" w:hAnsi="Times New Roman" w:cs="Times New Roman"/>
        </w:rPr>
      </w:pPr>
      <w:r w:rsidRPr="000B3E1E">
        <w:rPr>
          <w:rFonts w:ascii="Times New Roman" w:hAnsi="Times New Roman" w:cs="Times New Roman"/>
          <w:lang w:val="fi-FI"/>
        </w:rPr>
        <w:t xml:space="preserve">Tuliskanlah referensi yang digunakan dalam makalah utama. Jangan mencantumkan referensi dalam daftar pustaka yang tidak pernah digunakan sebagai acuan dalam penulisan naskah. </w:t>
      </w:r>
      <w:r w:rsidRPr="000B3E1E">
        <w:rPr>
          <w:rFonts w:ascii="Times New Roman" w:hAnsi="Times New Roman" w:cs="Times New Roman"/>
          <w:lang w:val="id-ID"/>
        </w:rPr>
        <w:t>U</w:t>
      </w:r>
      <w:r w:rsidRPr="000B3E1E">
        <w:rPr>
          <w:rFonts w:ascii="Times New Roman" w:hAnsi="Times New Roman" w:cs="Times New Roman"/>
          <w:lang w:val="fi-FI"/>
        </w:rPr>
        <w:t>ntuk mengacu pada penulis yang lain (pada satu referensi yang sama), contoh:</w:t>
      </w:r>
      <w:r w:rsidRPr="000B3E1E">
        <w:rPr>
          <w:rFonts w:ascii="Times New Roman" w:hAnsi="Times New Roman" w:cs="Times New Roman"/>
        </w:rPr>
        <w:t xml:space="preserve"> pada akhir kalimat untuk mengacu daftar pustaka.</w:t>
      </w:r>
    </w:p>
    <w:p w14:paraId="68465B79" w14:textId="77777777" w:rsidR="000B3E1E" w:rsidRPr="000B3E1E" w:rsidRDefault="000B3E1E" w:rsidP="000B3E1E">
      <w:pPr>
        <w:pStyle w:val="BodyText2"/>
        <w:spacing w:line="235" w:lineRule="auto"/>
        <w:rPr>
          <w:rFonts w:ascii="Times New Roman" w:hAnsi="Times New Roman" w:cs="Times New Roman"/>
          <w:b/>
        </w:rPr>
      </w:pPr>
      <w:r w:rsidRPr="000B3E1E">
        <w:rPr>
          <w:rFonts w:ascii="Times New Roman" w:hAnsi="Times New Roman" w:cs="Times New Roman"/>
          <w:b/>
        </w:rPr>
        <w:t>PENULISAN REFERENSI</w:t>
      </w:r>
    </w:p>
    <w:p w14:paraId="6E302000" w14:textId="00BC85F4" w:rsidR="000B3E1E" w:rsidRPr="000B3E1E" w:rsidRDefault="000B3E1E" w:rsidP="009F7858">
      <w:pPr>
        <w:spacing w:line="240" w:lineRule="auto"/>
        <w:ind w:firstLine="426"/>
        <w:jc w:val="both"/>
        <w:rPr>
          <w:rFonts w:ascii="Times New Roman" w:hAnsi="Times New Roman" w:cs="Times New Roman"/>
          <w:lang w:val="id-ID"/>
        </w:rPr>
      </w:pPr>
      <w:r w:rsidRPr="000B3E1E">
        <w:rPr>
          <w:rFonts w:ascii="Times New Roman" w:hAnsi="Times New Roman" w:cs="Times New Roman"/>
        </w:rPr>
        <w:t xml:space="preserve">Referensi disusun terurut berdasar </w:t>
      </w:r>
      <w:r w:rsidRPr="000B3E1E">
        <w:rPr>
          <w:rFonts w:ascii="Times New Roman" w:hAnsi="Times New Roman" w:cs="Times New Roman"/>
          <w:i/>
          <w:iCs/>
          <w:lang w:val="id-ID"/>
        </w:rPr>
        <w:t>IEEE Citation Style</w:t>
      </w:r>
      <w:r w:rsidRPr="000B3E1E">
        <w:rPr>
          <w:rFonts w:ascii="Times New Roman" w:hAnsi="Times New Roman" w:cs="Times New Roman"/>
        </w:rPr>
        <w:t xml:space="preserve"> dan hanya memuat pustaka yang dikutip dalam tulisan. Nama dituliskan tanpa gelar, dan jika pengarang lebih dari dua, hanya nama pengarang pertama yang dituliskan dari nama belakangnya. Setiap rujukan baik artikel maupun buku tanpa dipilah-pilah jenisnya, diurutkan menurut </w:t>
      </w:r>
      <w:r w:rsidRPr="000B3E1E">
        <w:rPr>
          <w:rFonts w:ascii="Times New Roman" w:hAnsi="Times New Roman" w:cs="Times New Roman"/>
          <w:lang w:val="id-ID"/>
        </w:rPr>
        <w:t>kemunculan atau penyebutan dengan nomor urut dalam kurung siku. Antar sumber daftar pustaka diberikan jeda 1 spasi.</w:t>
      </w:r>
    </w:p>
    <w:p w14:paraId="4748812F" w14:textId="77777777" w:rsidR="000B3E1E" w:rsidRPr="000B3E1E" w:rsidRDefault="000B3E1E" w:rsidP="000B3E1E">
      <w:pPr>
        <w:pStyle w:val="Heading3"/>
        <w:rPr>
          <w:rFonts w:ascii="Times New Roman" w:hAnsi="Times New Roman" w:cs="Times New Roman"/>
          <w:b/>
          <w:color w:val="auto"/>
          <w:sz w:val="22"/>
          <w:szCs w:val="22"/>
        </w:rPr>
      </w:pPr>
      <w:r w:rsidRPr="000B3E1E">
        <w:rPr>
          <w:rFonts w:ascii="Times New Roman" w:hAnsi="Times New Roman" w:cs="Times New Roman"/>
          <w:b/>
          <w:color w:val="auto"/>
          <w:sz w:val="22"/>
          <w:szCs w:val="22"/>
        </w:rPr>
        <w:t xml:space="preserve">UCAPAN TERIMA KASIH </w:t>
      </w:r>
    </w:p>
    <w:p w14:paraId="4390B22E" w14:textId="77777777" w:rsidR="000B3E1E" w:rsidRPr="000B3E1E" w:rsidRDefault="000B3E1E" w:rsidP="000B3E1E">
      <w:pPr>
        <w:pStyle w:val="BodyTextIndent"/>
        <w:spacing w:line="240" w:lineRule="exact"/>
        <w:ind w:left="0"/>
        <w:rPr>
          <w:rFonts w:ascii="Times New Roman" w:hAnsi="Times New Roman" w:cs="Times New Roman"/>
          <w:spacing w:val="-7"/>
          <w:lang w:val="fi-FI"/>
        </w:rPr>
      </w:pPr>
      <w:r w:rsidRPr="000B3E1E">
        <w:rPr>
          <w:rFonts w:ascii="Times New Roman" w:hAnsi="Times New Roman" w:cs="Times New Roman"/>
          <w:spacing w:val="-7"/>
          <w:lang w:val="fi-FI"/>
        </w:rPr>
        <w:t>Jika memang ada, dapat dituliskan Ucapan Terima Kasih sebelum DAFTAR PUSTAKA.</w:t>
      </w:r>
    </w:p>
    <w:p w14:paraId="21105AD7" w14:textId="77777777" w:rsidR="000B3E1E" w:rsidRPr="000B3E1E" w:rsidRDefault="000B3E1E" w:rsidP="000B3E1E">
      <w:pPr>
        <w:pStyle w:val="ListParagraph"/>
        <w:spacing w:after="0"/>
        <w:ind w:left="567" w:hanging="556"/>
        <w:contextualSpacing w:val="0"/>
        <w:jc w:val="both"/>
        <w:rPr>
          <w:rFonts w:ascii="Times New Roman" w:hAnsi="Times New Roman" w:cs="Times New Roman"/>
          <w:b/>
          <w:spacing w:val="-7"/>
        </w:rPr>
      </w:pPr>
      <w:r w:rsidRPr="000B3E1E">
        <w:rPr>
          <w:rFonts w:ascii="Times New Roman" w:hAnsi="Times New Roman" w:cs="Times New Roman"/>
          <w:b/>
          <w:spacing w:val="-7"/>
        </w:rPr>
        <w:t>REFERENSI</w:t>
      </w:r>
    </w:p>
    <w:p w14:paraId="0B79B291" w14:textId="77777777" w:rsidR="000B3E1E" w:rsidRPr="000B3E1E" w:rsidRDefault="000B3E1E" w:rsidP="000B3E1E">
      <w:pPr>
        <w:pStyle w:val="ListParagraph"/>
        <w:spacing w:after="0"/>
        <w:ind w:left="567" w:hanging="556"/>
        <w:contextualSpacing w:val="0"/>
        <w:jc w:val="both"/>
        <w:rPr>
          <w:rFonts w:ascii="Times New Roman" w:hAnsi="Times New Roman" w:cs="Times New Roman"/>
          <w:b/>
          <w:spacing w:val="-7"/>
        </w:rPr>
      </w:pPr>
      <w:r w:rsidRPr="000B3E1E">
        <w:rPr>
          <w:rFonts w:ascii="Times New Roman" w:hAnsi="Times New Roman" w:cs="Times New Roman"/>
          <w:b/>
          <w:spacing w:val="-7"/>
        </w:rPr>
        <w:t>Jurnal</w:t>
      </w:r>
    </w:p>
    <w:p w14:paraId="56C40A97" w14:textId="77777777" w:rsidR="000B3E1E" w:rsidRPr="000B3E1E" w:rsidRDefault="000B3E1E" w:rsidP="000B3E1E">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425"/>
          <w:tab w:val="left" w:pos="851"/>
        </w:tabs>
        <w:spacing w:line="276" w:lineRule="auto"/>
        <w:ind w:left="284" w:hanging="284"/>
        <w:jc w:val="both"/>
        <w:rPr>
          <w:rFonts w:ascii="Times New Roman" w:hAnsi="Times New Roman" w:cs="Times New Roman"/>
          <w:color w:val="000000"/>
          <w:sz w:val="22"/>
          <w:szCs w:val="22"/>
        </w:rPr>
      </w:pPr>
      <w:r w:rsidRPr="000B3E1E">
        <w:rPr>
          <w:rFonts w:ascii="Times New Roman" w:hAnsi="Times New Roman" w:cs="Times New Roman"/>
          <w:color w:val="000000"/>
          <w:sz w:val="22"/>
          <w:szCs w:val="22"/>
        </w:rPr>
        <w:t xml:space="preserve">[1] Author1 A, Author2 B. Title of Manuscript. </w:t>
      </w:r>
      <w:r w:rsidRPr="000B3E1E">
        <w:rPr>
          <w:rFonts w:ascii="Times New Roman" w:hAnsi="Times New Roman" w:cs="Times New Roman"/>
          <w:i/>
          <w:color w:val="000000"/>
          <w:sz w:val="22"/>
          <w:szCs w:val="22"/>
        </w:rPr>
        <w:t>Name of Journal or its Abbreviation</w:t>
      </w:r>
      <w:r w:rsidRPr="000B3E1E">
        <w:rPr>
          <w:rFonts w:ascii="Times New Roman" w:hAnsi="Times New Roman" w:cs="Times New Roman"/>
          <w:color w:val="000000"/>
          <w:sz w:val="22"/>
          <w:szCs w:val="22"/>
        </w:rPr>
        <w:t>. Year; Vol. (Issue): pages.</w:t>
      </w:r>
    </w:p>
    <w:p w14:paraId="39D71940" w14:textId="77777777" w:rsidR="000B3E1E" w:rsidRPr="000B3E1E" w:rsidRDefault="000B3E1E" w:rsidP="000B3E1E">
      <w:pPr>
        <w:pStyle w:val="ListParagraph"/>
        <w:spacing w:after="0"/>
        <w:ind w:left="284" w:hanging="284"/>
        <w:contextualSpacing w:val="0"/>
        <w:jc w:val="both"/>
        <w:rPr>
          <w:rFonts w:ascii="Times New Roman" w:hAnsi="Times New Roman" w:cs="Times New Roman"/>
          <w:spacing w:val="-7"/>
          <w:lang w:val="id-ID"/>
        </w:rPr>
      </w:pPr>
      <w:r w:rsidRPr="000B3E1E">
        <w:rPr>
          <w:rFonts w:ascii="Times New Roman" w:hAnsi="Times New Roman" w:cs="Times New Roman"/>
          <w:color w:val="000000"/>
        </w:rPr>
        <w:t>[2] Liu, X., Wang, M., Zhang, S., Pan, B. Application potential of carbon nanotubes in water treatment: A review. Journal of Environmental Sciences. 2013; 25: 1263–1280</w:t>
      </w:r>
    </w:p>
    <w:p w14:paraId="0BF0704A" w14:textId="77777777" w:rsidR="000B3E1E" w:rsidRPr="000B3E1E" w:rsidRDefault="000B3E1E" w:rsidP="000B3E1E">
      <w:pPr>
        <w:pStyle w:val="ListParagraph"/>
        <w:spacing w:after="0"/>
        <w:ind w:left="0"/>
        <w:contextualSpacing w:val="0"/>
        <w:jc w:val="both"/>
        <w:rPr>
          <w:rStyle w:val="apple-style-span"/>
          <w:rFonts w:ascii="Times New Roman" w:hAnsi="Times New Roman" w:cs="Times New Roman"/>
          <w:b/>
          <w:color w:val="000000"/>
        </w:rPr>
      </w:pPr>
      <w:r w:rsidRPr="000B3E1E">
        <w:rPr>
          <w:rStyle w:val="apple-style-span"/>
          <w:rFonts w:ascii="Times New Roman" w:hAnsi="Times New Roman" w:cs="Times New Roman"/>
          <w:b/>
          <w:color w:val="000000"/>
        </w:rPr>
        <w:lastRenderedPageBreak/>
        <w:t>Proceeding:</w:t>
      </w:r>
    </w:p>
    <w:p w14:paraId="221077AA" w14:textId="77777777" w:rsidR="000B3E1E" w:rsidRPr="000B3E1E" w:rsidRDefault="000B3E1E" w:rsidP="000B3E1E">
      <w:pPr>
        <w:pStyle w:val="references"/>
        <w:numPr>
          <w:ilvl w:val="0"/>
          <w:numId w:val="0"/>
        </w:numPr>
        <w:tabs>
          <w:tab w:val="left" w:pos="284"/>
          <w:tab w:val="left" w:pos="851"/>
        </w:tabs>
        <w:spacing w:after="0" w:line="276" w:lineRule="auto"/>
        <w:ind w:left="284" w:hanging="284"/>
        <w:rPr>
          <w:sz w:val="22"/>
          <w:szCs w:val="22"/>
        </w:rPr>
      </w:pPr>
      <w:r w:rsidRPr="000B3E1E">
        <w:rPr>
          <w:color w:val="000000"/>
          <w:sz w:val="22"/>
          <w:szCs w:val="22"/>
        </w:rPr>
        <w:t xml:space="preserve">[1] Author1 A, Author2 B. </w:t>
      </w:r>
      <w:r w:rsidRPr="000B3E1E">
        <w:rPr>
          <w:i/>
          <w:color w:val="000000"/>
          <w:sz w:val="22"/>
          <w:szCs w:val="22"/>
        </w:rPr>
        <w:t>Title of Manuscript</w:t>
      </w:r>
      <w:r w:rsidRPr="000B3E1E">
        <w:rPr>
          <w:color w:val="000000"/>
          <w:sz w:val="22"/>
          <w:szCs w:val="22"/>
        </w:rPr>
        <w:t>. Name of Conference of Seminar. City. Year; volume: pages.</w:t>
      </w:r>
    </w:p>
    <w:p w14:paraId="6CCB71BF" w14:textId="77777777" w:rsidR="000B3E1E" w:rsidRPr="000B3E1E" w:rsidRDefault="000B3E1E" w:rsidP="000B3E1E">
      <w:pPr>
        <w:pStyle w:val="ListParagraph"/>
        <w:spacing w:after="120"/>
        <w:ind w:left="284" w:hanging="284"/>
        <w:contextualSpacing w:val="0"/>
        <w:jc w:val="both"/>
        <w:rPr>
          <w:rFonts w:ascii="Times New Roman" w:hAnsi="Times New Roman" w:cs="Times New Roman"/>
        </w:rPr>
      </w:pPr>
      <w:r w:rsidRPr="000B3E1E">
        <w:rPr>
          <w:rFonts w:ascii="Times New Roman" w:hAnsi="Times New Roman" w:cs="Times New Roman"/>
          <w:color w:val="000000"/>
          <w:lang w:eastAsia="en-GB"/>
        </w:rPr>
        <w:t>[2] Sarma, P.K., Subramanyam, T., Kishore, P.S., Dharma Rao, V., Kakac, S, 2002, A new method to predict convective heat transfer in a tube with twisted tape inserts for turbulent flow, International Journal of Thermal Sciences, 41, 955–960</w:t>
      </w:r>
    </w:p>
    <w:p w14:paraId="53D7A70B" w14:textId="77777777" w:rsidR="000B3E1E" w:rsidRPr="000B3E1E" w:rsidRDefault="000B3E1E" w:rsidP="000B3E1E">
      <w:pPr>
        <w:tabs>
          <w:tab w:val="left" w:pos="425"/>
          <w:tab w:val="left" w:pos="851"/>
        </w:tabs>
        <w:spacing w:after="0" w:line="235" w:lineRule="auto"/>
        <w:jc w:val="both"/>
        <w:rPr>
          <w:rFonts w:ascii="Times New Roman" w:hAnsi="Times New Roman" w:cs="Times New Roman"/>
          <w:b/>
          <w:color w:val="000000"/>
        </w:rPr>
      </w:pPr>
      <w:r w:rsidRPr="000B3E1E">
        <w:rPr>
          <w:rFonts w:ascii="Times New Roman" w:hAnsi="Times New Roman" w:cs="Times New Roman"/>
          <w:b/>
          <w:color w:val="000000"/>
        </w:rPr>
        <w:t>Jika proses dalam volume tunggal</w:t>
      </w:r>
    </w:p>
    <w:p w14:paraId="1330382D" w14:textId="77777777" w:rsidR="000B3E1E" w:rsidRPr="000B3E1E" w:rsidRDefault="000B3E1E" w:rsidP="000B3E1E">
      <w:pPr>
        <w:pStyle w:val="references"/>
        <w:numPr>
          <w:ilvl w:val="0"/>
          <w:numId w:val="0"/>
        </w:numPr>
        <w:tabs>
          <w:tab w:val="left" w:pos="425"/>
          <w:tab w:val="left" w:pos="851"/>
        </w:tabs>
        <w:spacing w:after="0" w:line="235" w:lineRule="auto"/>
        <w:ind w:left="360" w:hanging="360"/>
        <w:rPr>
          <w:sz w:val="22"/>
          <w:szCs w:val="22"/>
        </w:rPr>
      </w:pPr>
      <w:r w:rsidRPr="000B3E1E">
        <w:rPr>
          <w:color w:val="000000"/>
          <w:sz w:val="22"/>
          <w:szCs w:val="22"/>
        </w:rPr>
        <w:t xml:space="preserve">[1] Author1 A, Author2 B. </w:t>
      </w:r>
      <w:r w:rsidRPr="000B3E1E">
        <w:rPr>
          <w:i/>
          <w:color w:val="000000"/>
          <w:sz w:val="22"/>
          <w:szCs w:val="22"/>
        </w:rPr>
        <w:t>Title of Manuscript</w:t>
      </w:r>
      <w:r w:rsidRPr="000B3E1E">
        <w:rPr>
          <w:color w:val="000000"/>
          <w:sz w:val="22"/>
          <w:szCs w:val="22"/>
        </w:rPr>
        <w:t>. Name of Conference or Seminar. City. Year: pages.</w:t>
      </w:r>
    </w:p>
    <w:p w14:paraId="3BE7CE65" w14:textId="77777777" w:rsidR="000B3E1E" w:rsidRPr="000B3E1E" w:rsidRDefault="000B3E1E" w:rsidP="000B3E1E">
      <w:pPr>
        <w:pStyle w:val="references"/>
        <w:numPr>
          <w:ilvl w:val="0"/>
          <w:numId w:val="0"/>
        </w:numPr>
        <w:tabs>
          <w:tab w:val="left" w:pos="425"/>
          <w:tab w:val="left" w:pos="851"/>
        </w:tabs>
        <w:spacing w:after="0" w:line="235" w:lineRule="auto"/>
        <w:ind w:left="360" w:hanging="360"/>
        <w:rPr>
          <w:sz w:val="22"/>
          <w:szCs w:val="22"/>
        </w:rPr>
      </w:pPr>
      <w:r w:rsidRPr="000B3E1E">
        <w:rPr>
          <w:sz w:val="22"/>
          <w:szCs w:val="22"/>
        </w:rPr>
        <w:t xml:space="preserve">[2] Yamin L, Wanming C. </w:t>
      </w:r>
      <w:r w:rsidRPr="000B3E1E">
        <w:rPr>
          <w:i/>
          <w:sz w:val="22"/>
          <w:szCs w:val="22"/>
        </w:rPr>
        <w:t>Implementation of Single Precision Floating Point Square Root on FPGAs</w:t>
      </w:r>
      <w:r w:rsidRPr="000B3E1E">
        <w:rPr>
          <w:sz w:val="22"/>
          <w:szCs w:val="22"/>
        </w:rPr>
        <w:t>. IEEE Symposium on FPGA for Custom Computing Machines. Napa. 2008: 226-232.</w:t>
      </w:r>
    </w:p>
    <w:p w14:paraId="46E5CD6F" w14:textId="77777777" w:rsidR="000B3E1E" w:rsidRPr="000B3E1E" w:rsidRDefault="000B3E1E" w:rsidP="000B3E1E">
      <w:pPr>
        <w:tabs>
          <w:tab w:val="left" w:pos="425"/>
          <w:tab w:val="left" w:pos="851"/>
        </w:tabs>
        <w:spacing w:line="235" w:lineRule="auto"/>
        <w:contextualSpacing/>
        <w:jc w:val="both"/>
        <w:rPr>
          <w:rFonts w:ascii="Times New Roman" w:hAnsi="Times New Roman" w:cs="Times New Roman"/>
          <w:b/>
          <w:color w:val="000000"/>
        </w:rPr>
      </w:pPr>
      <w:r w:rsidRPr="000B3E1E">
        <w:rPr>
          <w:rFonts w:ascii="Times New Roman" w:hAnsi="Times New Roman" w:cs="Times New Roman"/>
          <w:b/>
          <w:color w:val="000000"/>
        </w:rPr>
        <w:t>Textbooks:</w:t>
      </w:r>
    </w:p>
    <w:p w14:paraId="790705DE" w14:textId="77777777" w:rsidR="000B3E1E" w:rsidRPr="000B3E1E" w:rsidRDefault="000B3E1E" w:rsidP="000B3E1E">
      <w:pPr>
        <w:tabs>
          <w:tab w:val="left" w:pos="425"/>
          <w:tab w:val="left" w:pos="851"/>
        </w:tabs>
        <w:spacing w:line="235" w:lineRule="auto"/>
        <w:contextualSpacing/>
        <w:jc w:val="both"/>
        <w:rPr>
          <w:rFonts w:ascii="Times New Roman" w:hAnsi="Times New Roman" w:cs="Times New Roman"/>
          <w:color w:val="000000"/>
        </w:rPr>
      </w:pPr>
      <w:r w:rsidRPr="000B3E1E">
        <w:rPr>
          <w:rFonts w:ascii="Times New Roman" w:hAnsi="Times New Roman" w:cs="Times New Roman"/>
          <w:color w:val="000000"/>
        </w:rPr>
        <w:t>Jika referensi mengacu pada rentang halaman tertentu dalam sebuah buku</w:t>
      </w:r>
    </w:p>
    <w:p w14:paraId="1D792118" w14:textId="77777777" w:rsidR="000B3E1E" w:rsidRPr="000B3E1E" w:rsidRDefault="000B3E1E" w:rsidP="000B3E1E">
      <w:pPr>
        <w:tabs>
          <w:tab w:val="left" w:pos="425"/>
          <w:tab w:val="left" w:pos="851"/>
        </w:tabs>
        <w:autoSpaceDE w:val="0"/>
        <w:autoSpaceDN w:val="0"/>
        <w:adjustRightInd w:val="0"/>
        <w:spacing w:after="0" w:line="235" w:lineRule="auto"/>
        <w:contextualSpacing/>
        <w:jc w:val="both"/>
        <w:rPr>
          <w:rStyle w:val="Emphasis"/>
          <w:rFonts w:ascii="Times New Roman" w:hAnsi="Times New Roman" w:cs="Times New Roman"/>
          <w:i w:val="0"/>
          <w:iCs w:val="0"/>
        </w:rPr>
      </w:pPr>
      <w:bookmarkStart w:id="2" w:name="_Ref169384780"/>
      <w:r w:rsidRPr="000B3E1E">
        <w:rPr>
          <w:rFonts w:ascii="Times New Roman" w:hAnsi="Times New Roman" w:cs="Times New Roman"/>
          <w:color w:val="000000"/>
        </w:rPr>
        <w:t>[1] Author1 A, Author2 B. The Title of the Book. Edition. City: Publisher. Year: pages.</w:t>
      </w:r>
    </w:p>
    <w:bookmarkEnd w:id="2"/>
    <w:p w14:paraId="4AF74A8B" w14:textId="77777777" w:rsidR="000B3E1E" w:rsidRPr="000B3E1E" w:rsidRDefault="000B3E1E" w:rsidP="000B3E1E">
      <w:pPr>
        <w:tabs>
          <w:tab w:val="left" w:pos="425"/>
          <w:tab w:val="left" w:pos="851"/>
        </w:tabs>
        <w:spacing w:after="0" w:line="235" w:lineRule="auto"/>
        <w:contextualSpacing/>
        <w:rPr>
          <w:rFonts w:ascii="Times New Roman" w:hAnsi="Times New Roman" w:cs="Times New Roman"/>
        </w:rPr>
      </w:pPr>
      <w:r w:rsidRPr="000B3E1E">
        <w:rPr>
          <w:rFonts w:ascii="Times New Roman" w:hAnsi="Times New Roman" w:cs="Times New Roman"/>
        </w:rPr>
        <w:t>[2] Anderson, J. D., Wendt, J. Computational Fluid Dynamics. New York: McGraw-Hill. 1995: 25-29</w:t>
      </w:r>
    </w:p>
    <w:p w14:paraId="0BF39283" w14:textId="77777777" w:rsidR="000B3E1E" w:rsidRPr="000B3E1E" w:rsidRDefault="000B3E1E" w:rsidP="000B3E1E">
      <w:pPr>
        <w:tabs>
          <w:tab w:val="left" w:pos="360"/>
          <w:tab w:val="left" w:pos="425"/>
          <w:tab w:val="left" w:pos="851"/>
        </w:tabs>
        <w:autoSpaceDE w:val="0"/>
        <w:autoSpaceDN w:val="0"/>
        <w:adjustRightInd w:val="0"/>
        <w:spacing w:line="235" w:lineRule="auto"/>
        <w:contextualSpacing/>
        <w:jc w:val="both"/>
        <w:rPr>
          <w:rFonts w:ascii="Times New Roman" w:hAnsi="Times New Roman" w:cs="Times New Roman"/>
        </w:rPr>
      </w:pPr>
    </w:p>
    <w:p w14:paraId="1A48612B" w14:textId="77777777" w:rsidR="000B3E1E" w:rsidRPr="000B3E1E" w:rsidRDefault="000B3E1E" w:rsidP="000B3E1E">
      <w:pPr>
        <w:tabs>
          <w:tab w:val="left" w:pos="360"/>
          <w:tab w:val="left" w:pos="425"/>
          <w:tab w:val="left" w:pos="851"/>
        </w:tabs>
        <w:autoSpaceDE w:val="0"/>
        <w:autoSpaceDN w:val="0"/>
        <w:adjustRightInd w:val="0"/>
        <w:spacing w:line="235" w:lineRule="auto"/>
        <w:contextualSpacing/>
        <w:jc w:val="both"/>
        <w:rPr>
          <w:rFonts w:ascii="Times New Roman" w:hAnsi="Times New Roman" w:cs="Times New Roman"/>
          <w:b/>
        </w:rPr>
      </w:pPr>
      <w:r w:rsidRPr="000B3E1E">
        <w:rPr>
          <w:rFonts w:ascii="Times New Roman" w:hAnsi="Times New Roman" w:cs="Times New Roman"/>
          <w:b/>
        </w:rPr>
        <w:t>Translated Books:</w:t>
      </w:r>
    </w:p>
    <w:p w14:paraId="65C45D39" w14:textId="77777777" w:rsidR="000B3E1E" w:rsidRPr="000B3E1E" w:rsidRDefault="000B3E1E" w:rsidP="000B3E1E">
      <w:pPr>
        <w:tabs>
          <w:tab w:val="left" w:pos="425"/>
          <w:tab w:val="left" w:pos="540"/>
          <w:tab w:val="left" w:pos="851"/>
        </w:tabs>
        <w:autoSpaceDE w:val="0"/>
        <w:autoSpaceDN w:val="0"/>
        <w:adjustRightInd w:val="0"/>
        <w:spacing w:after="0" w:line="235" w:lineRule="auto"/>
        <w:ind w:left="284" w:hanging="284"/>
        <w:contextualSpacing/>
        <w:jc w:val="both"/>
        <w:rPr>
          <w:rFonts w:ascii="Times New Roman" w:hAnsi="Times New Roman" w:cs="Times New Roman"/>
        </w:rPr>
      </w:pPr>
      <w:bookmarkStart w:id="3" w:name="_Ref167411890"/>
      <w:r w:rsidRPr="000B3E1E">
        <w:rPr>
          <w:rFonts w:ascii="Times New Roman" w:hAnsi="Times New Roman" w:cs="Times New Roman"/>
        </w:rPr>
        <w:t>[1] Original Author. Year. Title of the Translated Book. Translator. City: Publisher of the translated book. Year of the translated book.</w:t>
      </w:r>
    </w:p>
    <w:p w14:paraId="39395329" w14:textId="77777777" w:rsidR="000B3E1E" w:rsidRPr="000B3E1E" w:rsidRDefault="000B3E1E" w:rsidP="000B3E1E">
      <w:pPr>
        <w:tabs>
          <w:tab w:val="left" w:pos="425"/>
          <w:tab w:val="left" w:pos="540"/>
          <w:tab w:val="left" w:pos="851"/>
        </w:tabs>
        <w:autoSpaceDE w:val="0"/>
        <w:autoSpaceDN w:val="0"/>
        <w:adjustRightInd w:val="0"/>
        <w:spacing w:after="0" w:line="235" w:lineRule="auto"/>
        <w:contextualSpacing/>
        <w:jc w:val="both"/>
        <w:rPr>
          <w:rFonts w:ascii="Times New Roman" w:hAnsi="Times New Roman" w:cs="Times New Roman"/>
        </w:rPr>
      </w:pPr>
      <w:r w:rsidRPr="000B3E1E">
        <w:rPr>
          <w:rFonts w:ascii="Times New Roman" w:hAnsi="Times New Roman" w:cs="Times New Roman"/>
          <w:bCs/>
        </w:rPr>
        <w:t xml:space="preserve">[2] Pabla. 2004. </w:t>
      </w:r>
      <w:r w:rsidRPr="000B3E1E">
        <w:rPr>
          <w:rFonts w:ascii="Times New Roman" w:hAnsi="Times New Roman" w:cs="Times New Roman"/>
        </w:rPr>
        <w:t>Sistem Distribusi Tenaga Listik. Abdul Hadi</w:t>
      </w:r>
      <w:r w:rsidRPr="000B3E1E">
        <w:rPr>
          <w:rFonts w:ascii="Times New Roman" w:hAnsi="Times New Roman" w:cs="Times New Roman"/>
          <w:bCs/>
        </w:rPr>
        <w:t>. Jakarta: Erlangga. 200</w:t>
      </w:r>
      <w:bookmarkEnd w:id="3"/>
      <w:r w:rsidRPr="000B3E1E">
        <w:rPr>
          <w:rFonts w:ascii="Times New Roman" w:hAnsi="Times New Roman" w:cs="Times New Roman"/>
          <w:bCs/>
        </w:rPr>
        <w:t>7.</w:t>
      </w:r>
    </w:p>
    <w:p w14:paraId="6738249C" w14:textId="77777777" w:rsidR="000B3E1E" w:rsidRPr="000B3E1E" w:rsidRDefault="000B3E1E" w:rsidP="000B3E1E">
      <w:pPr>
        <w:tabs>
          <w:tab w:val="left" w:pos="425"/>
          <w:tab w:val="left" w:pos="851"/>
        </w:tabs>
        <w:spacing w:line="235" w:lineRule="auto"/>
        <w:contextualSpacing/>
        <w:jc w:val="both"/>
        <w:rPr>
          <w:rFonts w:ascii="Times New Roman" w:hAnsi="Times New Roman" w:cs="Times New Roman"/>
          <w:b/>
          <w:color w:val="000000"/>
        </w:rPr>
      </w:pPr>
    </w:p>
    <w:p w14:paraId="6FE150E8" w14:textId="77777777" w:rsidR="000B3E1E" w:rsidRPr="000B3E1E" w:rsidRDefault="000B3E1E" w:rsidP="000B3E1E">
      <w:pPr>
        <w:tabs>
          <w:tab w:val="left" w:pos="425"/>
          <w:tab w:val="left" w:pos="851"/>
        </w:tabs>
        <w:spacing w:after="0" w:line="235" w:lineRule="auto"/>
        <w:jc w:val="both"/>
        <w:rPr>
          <w:rFonts w:ascii="Times New Roman" w:hAnsi="Times New Roman" w:cs="Times New Roman"/>
          <w:b/>
          <w:color w:val="000000"/>
        </w:rPr>
      </w:pPr>
      <w:r w:rsidRPr="000B3E1E">
        <w:rPr>
          <w:rFonts w:ascii="Times New Roman" w:hAnsi="Times New Roman" w:cs="Times New Roman"/>
          <w:b/>
          <w:color w:val="000000"/>
        </w:rPr>
        <w:t>Thesis/Dissertation:</w:t>
      </w:r>
    </w:p>
    <w:p w14:paraId="31E9C520" w14:textId="77777777" w:rsidR="000B3E1E" w:rsidRPr="000B3E1E" w:rsidRDefault="000B3E1E" w:rsidP="000B3E1E">
      <w:pPr>
        <w:pStyle w:val="NoSpacing"/>
        <w:tabs>
          <w:tab w:val="left" w:pos="284"/>
          <w:tab w:val="left" w:pos="851"/>
        </w:tabs>
        <w:autoSpaceDE/>
        <w:autoSpaceDN/>
        <w:adjustRightInd/>
        <w:spacing w:line="235" w:lineRule="auto"/>
        <w:ind w:left="284" w:hanging="284"/>
        <w:textAlignment w:val="auto"/>
        <w:rPr>
          <w:rFonts w:ascii="Times New Roman" w:hAnsi="Times New Roman" w:cs="Times New Roman"/>
          <w:sz w:val="22"/>
          <w:szCs w:val="22"/>
        </w:rPr>
      </w:pPr>
      <w:r w:rsidRPr="000B3E1E">
        <w:rPr>
          <w:rFonts w:ascii="Times New Roman" w:hAnsi="Times New Roman" w:cs="Times New Roman"/>
          <w:sz w:val="22"/>
          <w:szCs w:val="22"/>
        </w:rPr>
        <w:t>[</w:t>
      </w:r>
      <w:proofErr w:type="gramStart"/>
      <w:r w:rsidRPr="000B3E1E">
        <w:rPr>
          <w:rFonts w:ascii="Times New Roman" w:hAnsi="Times New Roman" w:cs="Times New Roman"/>
          <w:sz w:val="22"/>
          <w:szCs w:val="22"/>
        </w:rPr>
        <w:t>1]Author</w:t>
      </w:r>
      <w:proofErr w:type="gramEnd"/>
      <w:r w:rsidRPr="000B3E1E">
        <w:rPr>
          <w:rFonts w:ascii="Times New Roman" w:hAnsi="Times New Roman" w:cs="Times New Roman"/>
          <w:sz w:val="22"/>
          <w:szCs w:val="22"/>
        </w:rPr>
        <w:t>. Title of Thesis/Dissertation. Thesis/Dissertation. City &amp; Name of University/Institute/College; Year.</w:t>
      </w:r>
    </w:p>
    <w:p w14:paraId="703C2561" w14:textId="77777777" w:rsidR="000B3E1E" w:rsidRPr="000B3E1E" w:rsidRDefault="000B3E1E" w:rsidP="000B3E1E">
      <w:pPr>
        <w:pStyle w:val="NoSpacing"/>
        <w:tabs>
          <w:tab w:val="left" w:pos="425"/>
          <w:tab w:val="left" w:pos="851"/>
        </w:tabs>
        <w:autoSpaceDE/>
        <w:autoSpaceDN/>
        <w:adjustRightInd/>
        <w:spacing w:after="120" w:line="235" w:lineRule="auto"/>
        <w:ind w:left="284" w:hanging="284"/>
        <w:textAlignment w:val="auto"/>
        <w:rPr>
          <w:rFonts w:ascii="Times New Roman" w:hAnsi="Times New Roman" w:cs="Times New Roman"/>
          <w:sz w:val="22"/>
          <w:szCs w:val="22"/>
        </w:rPr>
      </w:pPr>
      <w:r w:rsidRPr="000B3E1E">
        <w:rPr>
          <w:rFonts w:ascii="Times New Roman" w:hAnsi="Times New Roman" w:cs="Times New Roman"/>
          <w:sz w:val="22"/>
          <w:szCs w:val="22"/>
        </w:rPr>
        <w:t>[2] Rusdi M. A Novel Fuzzy ARMA Model for Rain Prediction in Surabaya. PhD Thesis. Surabaya: Postgraduate ITS; 2009.</w:t>
      </w:r>
    </w:p>
    <w:p w14:paraId="4E72E263" w14:textId="77777777" w:rsidR="000B3E1E" w:rsidRPr="000B3E1E" w:rsidRDefault="000B3E1E" w:rsidP="000B3E1E">
      <w:pPr>
        <w:tabs>
          <w:tab w:val="left" w:pos="425"/>
          <w:tab w:val="left" w:pos="851"/>
        </w:tabs>
        <w:spacing w:after="0" w:line="276" w:lineRule="auto"/>
        <w:jc w:val="both"/>
        <w:rPr>
          <w:rFonts w:ascii="Times New Roman" w:hAnsi="Times New Roman" w:cs="Times New Roman"/>
          <w:b/>
          <w:color w:val="000000"/>
        </w:rPr>
      </w:pPr>
      <w:r w:rsidRPr="000B3E1E">
        <w:rPr>
          <w:rFonts w:ascii="Times New Roman" w:hAnsi="Times New Roman" w:cs="Times New Roman"/>
          <w:b/>
          <w:color w:val="000000"/>
        </w:rPr>
        <w:t>Paten:</w:t>
      </w:r>
    </w:p>
    <w:p w14:paraId="2863DC63" w14:textId="77777777" w:rsidR="000B3E1E" w:rsidRPr="000B3E1E" w:rsidRDefault="000B3E1E" w:rsidP="000B3E1E">
      <w:pPr>
        <w:pStyle w:val="NoSpacing"/>
        <w:tabs>
          <w:tab w:val="left" w:pos="425"/>
          <w:tab w:val="left" w:pos="851"/>
        </w:tabs>
        <w:autoSpaceDE/>
        <w:autoSpaceDN/>
        <w:adjustRightInd/>
        <w:spacing w:line="276" w:lineRule="auto"/>
        <w:textAlignment w:val="auto"/>
        <w:rPr>
          <w:rFonts w:ascii="Times New Roman" w:hAnsi="Times New Roman" w:cs="Times New Roman"/>
          <w:sz w:val="22"/>
          <w:szCs w:val="22"/>
        </w:rPr>
      </w:pPr>
      <w:r w:rsidRPr="000B3E1E">
        <w:rPr>
          <w:rFonts w:ascii="Times New Roman" w:hAnsi="Times New Roman" w:cs="Times New Roman"/>
          <w:sz w:val="22"/>
          <w:szCs w:val="22"/>
        </w:rPr>
        <w:t>[1</w:t>
      </w:r>
      <w:proofErr w:type="gramStart"/>
      <w:r w:rsidRPr="000B3E1E">
        <w:rPr>
          <w:rFonts w:ascii="Times New Roman" w:hAnsi="Times New Roman" w:cs="Times New Roman"/>
          <w:sz w:val="22"/>
          <w:szCs w:val="22"/>
        </w:rPr>
        <w:t>]  Author</w:t>
      </w:r>
      <w:proofErr w:type="gramEnd"/>
      <w:r w:rsidRPr="000B3E1E">
        <w:rPr>
          <w:rFonts w:ascii="Times New Roman" w:hAnsi="Times New Roman" w:cs="Times New Roman"/>
          <w:sz w:val="22"/>
          <w:szCs w:val="22"/>
        </w:rPr>
        <w:t xml:space="preserve">1 A, Author2 B. </w:t>
      </w:r>
      <w:r w:rsidRPr="000B3E1E">
        <w:rPr>
          <w:rFonts w:ascii="Times New Roman" w:hAnsi="Times New Roman" w:cs="Times New Roman"/>
          <w:i/>
          <w:sz w:val="22"/>
          <w:szCs w:val="22"/>
        </w:rPr>
        <w:t>Title (this should be in italics)</w:t>
      </w:r>
      <w:r w:rsidRPr="000B3E1E">
        <w:rPr>
          <w:rFonts w:ascii="Times New Roman" w:hAnsi="Times New Roman" w:cs="Times New Roman"/>
          <w:sz w:val="22"/>
          <w:szCs w:val="22"/>
        </w:rPr>
        <w:t>. Patent number (Patent). Year of publication.</w:t>
      </w:r>
    </w:p>
    <w:p w14:paraId="1A0A9570" w14:textId="77777777" w:rsidR="000B3E1E" w:rsidRPr="000B3E1E" w:rsidRDefault="000B3E1E" w:rsidP="000B3E1E">
      <w:pPr>
        <w:pStyle w:val="NoSpacing"/>
        <w:tabs>
          <w:tab w:val="left" w:pos="426"/>
          <w:tab w:val="left" w:pos="851"/>
        </w:tabs>
        <w:autoSpaceDE/>
        <w:autoSpaceDN/>
        <w:adjustRightInd/>
        <w:spacing w:after="120" w:line="276" w:lineRule="auto"/>
        <w:ind w:left="426" w:hanging="426"/>
        <w:textAlignment w:val="auto"/>
        <w:rPr>
          <w:rFonts w:ascii="Times New Roman" w:hAnsi="Times New Roman" w:cs="Times New Roman"/>
          <w:sz w:val="22"/>
          <w:szCs w:val="22"/>
        </w:rPr>
      </w:pPr>
      <w:r w:rsidRPr="000B3E1E">
        <w:rPr>
          <w:rFonts w:ascii="Times New Roman" w:hAnsi="Times New Roman" w:cs="Times New Roman"/>
          <w:sz w:val="22"/>
          <w:szCs w:val="22"/>
        </w:rPr>
        <w:t xml:space="preserve">[2] Ahmad LP, Hooper A. </w:t>
      </w:r>
      <w:r w:rsidRPr="000B3E1E">
        <w:rPr>
          <w:rFonts w:ascii="Times New Roman" w:hAnsi="Times New Roman" w:cs="Times New Roman"/>
          <w:i/>
          <w:sz w:val="22"/>
          <w:szCs w:val="22"/>
        </w:rPr>
        <w:t>The Lower Switching Losses Method of Space Vector Modulation</w:t>
      </w:r>
      <w:r w:rsidRPr="000B3E1E">
        <w:rPr>
          <w:rFonts w:ascii="Times New Roman" w:hAnsi="Times New Roman" w:cs="Times New Roman"/>
          <w:sz w:val="22"/>
          <w:szCs w:val="22"/>
        </w:rPr>
        <w:t>. CN103045489 (Patent). 2007.</w:t>
      </w:r>
    </w:p>
    <w:p w14:paraId="2313AA81" w14:textId="77777777" w:rsidR="000B3E1E" w:rsidRPr="000B3E1E" w:rsidRDefault="000B3E1E" w:rsidP="000B3E1E">
      <w:pPr>
        <w:tabs>
          <w:tab w:val="left" w:pos="425"/>
          <w:tab w:val="left" w:pos="851"/>
        </w:tabs>
        <w:spacing w:after="0" w:line="276" w:lineRule="auto"/>
        <w:jc w:val="both"/>
        <w:rPr>
          <w:rFonts w:ascii="Times New Roman" w:hAnsi="Times New Roman" w:cs="Times New Roman"/>
          <w:b/>
        </w:rPr>
      </w:pPr>
      <w:r w:rsidRPr="000B3E1E">
        <w:rPr>
          <w:rFonts w:ascii="Times New Roman" w:hAnsi="Times New Roman" w:cs="Times New Roman"/>
          <w:b/>
        </w:rPr>
        <w:t>Standards:</w:t>
      </w:r>
    </w:p>
    <w:p w14:paraId="4480CEE9" w14:textId="77777777" w:rsidR="000B3E1E" w:rsidRPr="000B3E1E" w:rsidRDefault="000B3E1E" w:rsidP="000B3E1E">
      <w:pPr>
        <w:pStyle w:val="NoSpacing"/>
        <w:tabs>
          <w:tab w:val="left" w:pos="851"/>
        </w:tabs>
        <w:autoSpaceDE/>
        <w:autoSpaceDN/>
        <w:adjustRightInd/>
        <w:spacing w:line="276" w:lineRule="auto"/>
        <w:ind w:left="284" w:hanging="284"/>
        <w:textAlignment w:val="auto"/>
        <w:rPr>
          <w:rFonts w:ascii="Times New Roman" w:hAnsi="Times New Roman" w:cs="Times New Roman"/>
          <w:sz w:val="22"/>
          <w:szCs w:val="22"/>
        </w:rPr>
      </w:pPr>
      <w:r w:rsidRPr="000B3E1E">
        <w:rPr>
          <w:rFonts w:ascii="Times New Roman" w:hAnsi="Times New Roman" w:cs="Times New Roman"/>
          <w:sz w:val="22"/>
          <w:szCs w:val="22"/>
        </w:rPr>
        <w:t xml:space="preserve">[1] Name of Standard Body/Institution. Standard number. </w:t>
      </w:r>
      <w:r w:rsidRPr="000B3E1E">
        <w:rPr>
          <w:rFonts w:ascii="Times New Roman" w:hAnsi="Times New Roman" w:cs="Times New Roman"/>
          <w:i/>
          <w:sz w:val="22"/>
          <w:szCs w:val="22"/>
        </w:rPr>
        <w:t>Title (this should be in italics)</w:t>
      </w:r>
      <w:r w:rsidRPr="000B3E1E">
        <w:rPr>
          <w:rFonts w:ascii="Times New Roman" w:hAnsi="Times New Roman" w:cs="Times New Roman"/>
          <w:sz w:val="22"/>
          <w:szCs w:val="22"/>
        </w:rPr>
        <w:t>. Place of publication. Publisher. Year of publication.</w:t>
      </w:r>
    </w:p>
    <w:p w14:paraId="1C8E9564" w14:textId="77777777" w:rsidR="000B3E1E" w:rsidRPr="000B3E1E" w:rsidRDefault="000B3E1E" w:rsidP="000B3E1E">
      <w:pPr>
        <w:pStyle w:val="NoSpacing"/>
        <w:tabs>
          <w:tab w:val="left" w:pos="425"/>
          <w:tab w:val="left" w:pos="851"/>
        </w:tabs>
        <w:autoSpaceDE/>
        <w:autoSpaceDN/>
        <w:adjustRightInd/>
        <w:spacing w:after="120" w:line="276" w:lineRule="auto"/>
        <w:ind w:left="284" w:hanging="284"/>
        <w:textAlignment w:val="auto"/>
        <w:rPr>
          <w:rFonts w:ascii="Times New Roman" w:hAnsi="Times New Roman" w:cs="Times New Roman"/>
          <w:sz w:val="22"/>
          <w:szCs w:val="22"/>
        </w:rPr>
      </w:pPr>
      <w:r w:rsidRPr="000B3E1E">
        <w:rPr>
          <w:rFonts w:ascii="Times New Roman" w:hAnsi="Times New Roman" w:cs="Times New Roman"/>
          <w:sz w:val="22"/>
          <w:szCs w:val="22"/>
        </w:rPr>
        <w:t xml:space="preserve">[2] IEEE Standards Association. 1076.3-2009. </w:t>
      </w:r>
      <w:r w:rsidRPr="000B3E1E">
        <w:rPr>
          <w:rFonts w:ascii="Times New Roman" w:hAnsi="Times New Roman" w:cs="Times New Roman"/>
          <w:i/>
          <w:sz w:val="22"/>
          <w:szCs w:val="22"/>
        </w:rPr>
        <w:t>IEEE Standard VHDL Synthesis Packages</w:t>
      </w:r>
      <w:r w:rsidRPr="000B3E1E">
        <w:rPr>
          <w:rFonts w:ascii="Times New Roman" w:hAnsi="Times New Roman" w:cs="Times New Roman"/>
          <w:sz w:val="22"/>
          <w:szCs w:val="22"/>
        </w:rPr>
        <w:t>. New York: IEEE Press; 2009.</w:t>
      </w:r>
    </w:p>
    <w:p w14:paraId="2505E184" w14:textId="77777777" w:rsidR="000B3E1E" w:rsidRPr="000B3E1E" w:rsidRDefault="000B3E1E" w:rsidP="000B3E1E">
      <w:pPr>
        <w:tabs>
          <w:tab w:val="left" w:pos="425"/>
          <w:tab w:val="left" w:pos="851"/>
        </w:tabs>
        <w:spacing w:after="0" w:line="235" w:lineRule="auto"/>
        <w:jc w:val="both"/>
        <w:rPr>
          <w:rFonts w:ascii="Times New Roman" w:hAnsi="Times New Roman" w:cs="Times New Roman"/>
          <w:b/>
        </w:rPr>
      </w:pPr>
      <w:r w:rsidRPr="000B3E1E">
        <w:rPr>
          <w:rFonts w:ascii="Times New Roman" w:hAnsi="Times New Roman" w:cs="Times New Roman"/>
          <w:b/>
        </w:rPr>
        <w:t>Reports:</w:t>
      </w:r>
    </w:p>
    <w:p w14:paraId="6DA943AA" w14:textId="77777777" w:rsidR="000B3E1E" w:rsidRPr="000B3E1E" w:rsidRDefault="000B3E1E" w:rsidP="000B3E1E">
      <w:pPr>
        <w:pStyle w:val="NoSpacing"/>
        <w:tabs>
          <w:tab w:val="left" w:pos="425"/>
          <w:tab w:val="left" w:pos="851"/>
        </w:tabs>
        <w:autoSpaceDE/>
        <w:autoSpaceDN/>
        <w:adjustRightInd/>
        <w:spacing w:line="235" w:lineRule="auto"/>
        <w:textAlignment w:val="auto"/>
        <w:rPr>
          <w:rFonts w:ascii="Times New Roman" w:hAnsi="Times New Roman" w:cs="Times New Roman"/>
          <w:sz w:val="22"/>
          <w:szCs w:val="22"/>
        </w:rPr>
      </w:pPr>
      <w:r w:rsidRPr="000B3E1E">
        <w:rPr>
          <w:rFonts w:ascii="Times New Roman" w:hAnsi="Times New Roman" w:cs="Times New Roman"/>
          <w:sz w:val="22"/>
          <w:szCs w:val="22"/>
        </w:rPr>
        <w:t xml:space="preserve">[1] Author/Editor (if it is an </w:t>
      </w:r>
      <w:proofErr w:type="gramStart"/>
      <w:r w:rsidRPr="000B3E1E">
        <w:rPr>
          <w:rFonts w:ascii="Times New Roman" w:hAnsi="Times New Roman" w:cs="Times New Roman"/>
          <w:sz w:val="22"/>
          <w:szCs w:val="22"/>
        </w:rPr>
        <w:t>editor/editors</w:t>
      </w:r>
      <w:proofErr w:type="gramEnd"/>
      <w:r w:rsidRPr="000B3E1E">
        <w:rPr>
          <w:rFonts w:ascii="Times New Roman" w:hAnsi="Times New Roman" w:cs="Times New Roman"/>
          <w:sz w:val="22"/>
          <w:szCs w:val="22"/>
        </w:rPr>
        <w:t xml:space="preserve"> always put (ed./eds.) after the name). </w:t>
      </w:r>
      <w:r w:rsidRPr="000B3E1E">
        <w:rPr>
          <w:rFonts w:ascii="Times New Roman" w:hAnsi="Times New Roman" w:cs="Times New Roman"/>
          <w:i/>
          <w:sz w:val="22"/>
          <w:szCs w:val="22"/>
        </w:rPr>
        <w:t>Title (this should be in italics)</w:t>
      </w:r>
      <w:r w:rsidRPr="000B3E1E">
        <w:rPr>
          <w:rFonts w:ascii="Times New Roman" w:hAnsi="Times New Roman" w:cs="Times New Roman"/>
          <w:sz w:val="22"/>
          <w:szCs w:val="22"/>
        </w:rPr>
        <w:t>.</w:t>
      </w:r>
    </w:p>
    <w:p w14:paraId="1195D23D" w14:textId="77777777" w:rsidR="000B3E1E" w:rsidRPr="000B3E1E" w:rsidRDefault="000B3E1E" w:rsidP="000B3E1E">
      <w:pPr>
        <w:pStyle w:val="NoSpacing"/>
        <w:tabs>
          <w:tab w:val="left" w:pos="425"/>
          <w:tab w:val="left" w:pos="851"/>
        </w:tabs>
        <w:autoSpaceDE/>
        <w:autoSpaceDN/>
        <w:adjustRightInd/>
        <w:spacing w:line="235" w:lineRule="auto"/>
        <w:textAlignment w:val="auto"/>
        <w:rPr>
          <w:rFonts w:ascii="Times New Roman" w:hAnsi="Times New Roman" w:cs="Times New Roman"/>
          <w:sz w:val="22"/>
          <w:szCs w:val="22"/>
        </w:rPr>
      </w:pPr>
      <w:r w:rsidRPr="000B3E1E">
        <w:rPr>
          <w:rFonts w:ascii="Times New Roman" w:hAnsi="Times New Roman" w:cs="Times New Roman"/>
          <w:sz w:val="22"/>
          <w:szCs w:val="22"/>
        </w:rPr>
        <w:t>[2] Organization. Report number: (this should be followed by the actual number in figures). Year of publication.</w:t>
      </w:r>
    </w:p>
    <w:p w14:paraId="05A7BEF5" w14:textId="3BAF1CD7" w:rsidR="006365ED" w:rsidRPr="000B3E1E" w:rsidRDefault="000B3E1E" w:rsidP="000B3E1E">
      <w:pPr>
        <w:widowControl w:val="0"/>
        <w:autoSpaceDE w:val="0"/>
        <w:autoSpaceDN w:val="0"/>
        <w:adjustRightInd w:val="0"/>
        <w:spacing w:after="0" w:line="240" w:lineRule="exact"/>
        <w:ind w:left="641" w:hanging="641"/>
        <w:jc w:val="both"/>
        <w:rPr>
          <w:rFonts w:ascii="Times New Roman" w:hAnsi="Times New Roman" w:cs="Times New Roman"/>
          <w:noProof/>
        </w:rPr>
      </w:pPr>
      <w:r w:rsidRPr="000B3E1E">
        <w:rPr>
          <w:rFonts w:ascii="Times New Roman" w:hAnsi="Times New Roman" w:cs="Times New Roman"/>
          <w:color w:val="000000"/>
        </w:rPr>
        <w:t>[3] James S, Whales D</w:t>
      </w:r>
      <w:r w:rsidRPr="000B3E1E">
        <w:rPr>
          <w:rFonts w:ascii="Times New Roman" w:hAnsi="Times New Roman" w:cs="Times New Roman"/>
          <w:i/>
          <w:color w:val="000000"/>
        </w:rPr>
        <w:t>. The Framework of Electronic Government</w:t>
      </w:r>
      <w:r w:rsidRPr="000B3E1E">
        <w:rPr>
          <w:rFonts w:ascii="Times New Roman" w:hAnsi="Times New Roman" w:cs="Times New Roman"/>
          <w:color w:val="000000"/>
        </w:rPr>
        <w:t>. U.S. Dept. of Information Technology. Report number: 63. 2005.</w:t>
      </w:r>
    </w:p>
    <w:p w14:paraId="2208A13A" w14:textId="68D56863" w:rsidR="00B562F4" w:rsidRPr="000B3E1E" w:rsidRDefault="00B562F4" w:rsidP="00A93079">
      <w:pPr>
        <w:widowControl w:val="0"/>
        <w:autoSpaceDE w:val="0"/>
        <w:autoSpaceDN w:val="0"/>
        <w:adjustRightInd w:val="0"/>
        <w:spacing w:after="0" w:line="240" w:lineRule="exact"/>
        <w:ind w:left="641" w:hanging="641"/>
        <w:jc w:val="both"/>
        <w:rPr>
          <w:rFonts w:ascii="Times New Roman" w:eastAsia="Times New Roman" w:hAnsi="Times New Roman" w:cs="Times New Roman"/>
          <w:b/>
          <w:bCs/>
          <w:kern w:val="36"/>
          <w:lang w:val="id-ID" w:eastAsia="id-ID"/>
        </w:rPr>
      </w:pPr>
    </w:p>
    <w:sectPr w:rsidR="00B562F4" w:rsidRPr="000B3E1E" w:rsidSect="008339D4">
      <w:type w:val="continuous"/>
      <w:pgSz w:w="11906" w:h="16838" w:code="9"/>
      <w:pgMar w:top="1701" w:right="1418" w:bottom="1418" w:left="1418" w:header="720" w:footer="0" w:gutter="0"/>
      <w:pgNumType w:start="129"/>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30D5A" w14:textId="77777777" w:rsidR="00A31203" w:rsidRDefault="00A31203" w:rsidP="00435962">
      <w:pPr>
        <w:spacing w:after="0" w:line="240" w:lineRule="auto"/>
      </w:pPr>
      <w:r>
        <w:separator/>
      </w:r>
    </w:p>
  </w:endnote>
  <w:endnote w:type="continuationSeparator" w:id="0">
    <w:p w14:paraId="02DF3210" w14:textId="77777777" w:rsidR="00A31203" w:rsidRDefault="00A31203" w:rsidP="0043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D218B6" w14:paraId="33206A36" w14:textId="77777777" w:rsidTr="00B277B6">
      <w:trPr>
        <w:trHeight w:val="713"/>
      </w:trPr>
      <w:tc>
        <w:tcPr>
          <w:tcW w:w="1716" w:type="dxa"/>
        </w:tcPr>
        <w:p w14:paraId="6BBE9F6A" w14:textId="790B3F42" w:rsidR="00D218B6" w:rsidRDefault="00D218B6" w:rsidP="00B277B6">
          <w:pPr>
            <w:pStyle w:val="Footer"/>
            <w:spacing w:before="120"/>
            <w:rPr>
              <w:rFonts w:ascii="Book Antiqua" w:hAnsi="Book Antiqua"/>
              <w:sz w:val="18"/>
              <w:szCs w:val="18"/>
            </w:rPr>
          </w:pPr>
          <w:r>
            <w:rPr>
              <w:noProof/>
            </w:rPr>
            <w:drawing>
              <wp:inline distT="0" distB="0" distL="0" distR="0" wp14:anchorId="3F86C694" wp14:editId="307D027E">
                <wp:extent cx="841375" cy="292735"/>
                <wp:effectExtent l="0" t="0" r="0" b="0"/>
                <wp:docPr id="14" name="Picture 14"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292735"/>
                        </a:xfrm>
                        <a:prstGeom prst="rect">
                          <a:avLst/>
                        </a:prstGeom>
                        <a:noFill/>
                        <a:ln>
                          <a:noFill/>
                        </a:ln>
                      </pic:spPr>
                    </pic:pic>
                  </a:graphicData>
                </a:graphic>
              </wp:inline>
            </w:drawing>
          </w:r>
        </w:p>
      </w:tc>
      <w:tc>
        <w:tcPr>
          <w:tcW w:w="7354" w:type="dxa"/>
        </w:tcPr>
        <w:p w14:paraId="0AF6A4E4" w14:textId="6FF96C4B" w:rsidR="00D218B6" w:rsidRPr="001A1C16" w:rsidRDefault="00D218B6" w:rsidP="00B277B6">
          <w:pPr>
            <w:pStyle w:val="Footer"/>
            <w:spacing w:before="120"/>
            <w:jc w:val="both"/>
            <w:rPr>
              <w:rFonts w:ascii="Times New Roman" w:hAnsi="Times New Roman" w:cs="Times New Roman"/>
              <w:sz w:val="20"/>
              <w:szCs w:val="20"/>
            </w:rPr>
          </w:pPr>
          <w:r w:rsidRPr="008D227E">
            <w:rPr>
              <w:rFonts w:ascii="Times New Roman" w:hAnsi="Times New Roman" w:cs="Times New Roman"/>
              <w:lang w:val="id-ID"/>
            </w:rPr>
            <w:t>JTTM: Jurnal Terapan Teknik Mesin</w:t>
          </w:r>
          <w:r w:rsidRPr="008D227E">
            <w:rPr>
              <w:rFonts w:ascii="Times New Roman" w:hAnsi="Times New Roman" w:cs="Times New Roman"/>
            </w:rPr>
            <w:t xml:space="preserve"> is licensed under a Creative Commons Attribution-NonCommercial 4.0 Internation</w:t>
          </w:r>
          <w:r w:rsidRPr="008D227E">
            <w:rPr>
              <w:rFonts w:ascii="Times New Roman" w:hAnsi="Times New Roman" w:cs="Times New Roman"/>
              <w:lang w:val="id-ID"/>
            </w:rPr>
            <w:t>a</w:t>
          </w:r>
          <w:r w:rsidRPr="008D227E">
            <w:rPr>
              <w:rFonts w:ascii="Times New Roman" w:hAnsi="Times New Roman" w:cs="Times New Roman"/>
            </w:rPr>
            <w:t>l License</w:t>
          </w:r>
          <w:r w:rsidRPr="001A1C16">
            <w:rPr>
              <w:rFonts w:ascii="Times New Roman" w:hAnsi="Times New Roman" w:cs="Times New Roman"/>
              <w:sz w:val="20"/>
              <w:szCs w:val="20"/>
            </w:rPr>
            <w:t xml:space="preserve">. </w:t>
          </w:r>
        </w:p>
      </w:tc>
    </w:tr>
  </w:tbl>
  <w:p w14:paraId="7D9779F9" w14:textId="77777777" w:rsidR="00D218B6" w:rsidRDefault="00D218B6" w:rsidP="00B27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D218B6" w14:paraId="0FE3837B" w14:textId="77777777" w:rsidTr="001B44B2">
      <w:trPr>
        <w:trHeight w:val="713"/>
      </w:trPr>
      <w:tc>
        <w:tcPr>
          <w:tcW w:w="1716" w:type="dxa"/>
        </w:tcPr>
        <w:p w14:paraId="687D3F35" w14:textId="77777777" w:rsidR="00D218B6" w:rsidRDefault="00D218B6" w:rsidP="00984335">
          <w:pPr>
            <w:pStyle w:val="Footer"/>
            <w:spacing w:before="120"/>
            <w:rPr>
              <w:rFonts w:ascii="Book Antiqua" w:hAnsi="Book Antiqua"/>
              <w:sz w:val="18"/>
              <w:szCs w:val="18"/>
            </w:rPr>
          </w:pPr>
          <w:r>
            <w:rPr>
              <w:noProof/>
            </w:rPr>
            <w:drawing>
              <wp:inline distT="0" distB="0" distL="0" distR="0" wp14:anchorId="1CCC9074" wp14:editId="6ECE6EAE">
                <wp:extent cx="841375" cy="292735"/>
                <wp:effectExtent l="0" t="0" r="0" b="0"/>
                <wp:docPr id="9" name="Picture 9"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292735"/>
                        </a:xfrm>
                        <a:prstGeom prst="rect">
                          <a:avLst/>
                        </a:prstGeom>
                        <a:noFill/>
                        <a:ln>
                          <a:noFill/>
                        </a:ln>
                      </pic:spPr>
                    </pic:pic>
                  </a:graphicData>
                </a:graphic>
              </wp:inline>
            </w:drawing>
          </w:r>
        </w:p>
      </w:tc>
      <w:tc>
        <w:tcPr>
          <w:tcW w:w="7354" w:type="dxa"/>
        </w:tcPr>
        <w:p w14:paraId="27EED163" w14:textId="77777777" w:rsidR="00D218B6" w:rsidRPr="00352305" w:rsidRDefault="00D218B6" w:rsidP="00E50496">
          <w:pPr>
            <w:rPr>
              <w:rFonts w:ascii="Times New Roman" w:hAnsi="Times New Roman" w:cs="Times New Roman"/>
              <w:sz w:val="20"/>
              <w:szCs w:val="20"/>
            </w:rPr>
          </w:pPr>
          <w:r w:rsidRPr="00352305">
            <w:rPr>
              <w:rFonts w:ascii="Times New Roman" w:hAnsi="Times New Roman" w:cs="Times New Roman"/>
              <w:sz w:val="20"/>
              <w:szCs w:val="20"/>
              <w:lang w:val="id-ID"/>
            </w:rPr>
            <w:t>JTTM: Jurnal Terapan Teknik Mesin</w:t>
          </w:r>
          <w:r w:rsidRPr="00352305">
            <w:rPr>
              <w:rFonts w:ascii="Times New Roman" w:hAnsi="Times New Roman" w:cs="Times New Roman"/>
              <w:sz w:val="20"/>
              <w:szCs w:val="20"/>
            </w:rPr>
            <w:t xml:space="preserve"> is licensed under a Creative Commons Attribution-NonCommercial 4.0 Internation</w:t>
          </w:r>
          <w:r w:rsidRPr="00352305">
            <w:rPr>
              <w:rFonts w:ascii="Times New Roman" w:hAnsi="Times New Roman" w:cs="Times New Roman"/>
              <w:sz w:val="20"/>
              <w:szCs w:val="20"/>
              <w:lang w:val="id-ID"/>
            </w:rPr>
            <w:t>a</w:t>
          </w:r>
          <w:r w:rsidRPr="00352305">
            <w:rPr>
              <w:rFonts w:ascii="Times New Roman" w:hAnsi="Times New Roman" w:cs="Times New Roman"/>
              <w:sz w:val="20"/>
              <w:szCs w:val="20"/>
            </w:rPr>
            <w:t>l License.</w:t>
          </w:r>
        </w:p>
      </w:tc>
    </w:tr>
  </w:tbl>
  <w:p w14:paraId="2637C839" w14:textId="77777777" w:rsidR="00D218B6" w:rsidRDefault="00D218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3FB10" w14:textId="77777777" w:rsidR="00D218B6" w:rsidRDefault="00D218B6" w:rsidP="00B27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F5A27" w14:textId="77777777" w:rsidR="00A31203" w:rsidRDefault="00A31203" w:rsidP="00435962">
      <w:pPr>
        <w:spacing w:after="0" w:line="240" w:lineRule="auto"/>
      </w:pPr>
      <w:r>
        <w:separator/>
      </w:r>
    </w:p>
  </w:footnote>
  <w:footnote w:type="continuationSeparator" w:id="0">
    <w:p w14:paraId="588A9278" w14:textId="77777777" w:rsidR="00A31203" w:rsidRDefault="00A31203" w:rsidP="00435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D218B6" w:rsidRPr="004C67BE" w14:paraId="6BA58BD8" w14:textId="77777777" w:rsidTr="007570E4">
      <w:trPr>
        <w:trHeight w:val="709"/>
      </w:trPr>
      <w:tc>
        <w:tcPr>
          <w:tcW w:w="1129" w:type="dxa"/>
          <w:tcBorders>
            <w:right w:val="thinThickSmallGap" w:sz="24" w:space="0" w:color="auto"/>
          </w:tcBorders>
        </w:tcPr>
        <w:p w14:paraId="56973383" w14:textId="77777777" w:rsidR="00D218B6" w:rsidRPr="004C67BE" w:rsidRDefault="00D218B6" w:rsidP="00DF1FBF">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Pr>
              <w:rFonts w:ascii="Book Antiqua" w:hAnsi="Book Antiqua"/>
              <w:noProof/>
            </w:rPr>
            <w:t>26</w:t>
          </w:r>
          <w:r w:rsidRPr="004C67BE">
            <w:rPr>
              <w:rFonts w:ascii="Book Antiqua" w:hAnsi="Book Antiqua"/>
              <w:noProof/>
            </w:rPr>
            <w:fldChar w:fldCharType="end"/>
          </w:r>
        </w:p>
      </w:tc>
      <w:tc>
        <w:tcPr>
          <w:tcW w:w="7887" w:type="dxa"/>
          <w:tcBorders>
            <w:left w:val="thinThickSmallGap" w:sz="24" w:space="0" w:color="auto"/>
          </w:tcBorders>
        </w:tcPr>
        <w:p w14:paraId="019FFB2A" w14:textId="05DAEBE2" w:rsidR="00D218B6" w:rsidRPr="00B76408" w:rsidRDefault="00B76408" w:rsidP="008D227E">
          <w:pPr>
            <w:pStyle w:val="Default"/>
            <w:spacing w:after="120"/>
            <w:rPr>
              <w:bCs/>
              <w:color w:val="auto"/>
              <w:sz w:val="20"/>
              <w:szCs w:val="20"/>
              <w:lang w:val="en-US"/>
            </w:rPr>
          </w:pPr>
          <w:r w:rsidRPr="00B76408">
            <w:rPr>
              <w:bCs/>
              <w:sz w:val="20"/>
              <w:szCs w:val="20"/>
              <w:lang w:val="en-US"/>
            </w:rPr>
            <w:t xml:space="preserve">Nama </w:t>
          </w:r>
          <w:r w:rsidRPr="00B76408">
            <w:rPr>
              <w:bCs/>
              <w:color w:val="auto"/>
              <w:sz w:val="20"/>
              <w:szCs w:val="20"/>
              <w:lang w:val="en-US"/>
            </w:rPr>
            <w:t>Author</w:t>
          </w:r>
        </w:p>
        <w:p w14:paraId="7173342D" w14:textId="36D492AB" w:rsidR="00D218B6" w:rsidRPr="00B51AC6" w:rsidRDefault="00B76408" w:rsidP="008D227E">
          <w:pPr>
            <w:spacing w:after="120"/>
            <w:rPr>
              <w:rFonts w:ascii="Times New Roman" w:hAnsi="Times New Roman" w:cs="Times New Roman"/>
            </w:rPr>
          </w:pPr>
          <w:r>
            <w:rPr>
              <w:rFonts w:ascii="Times New Roman" w:hAnsi="Times New Roman" w:cs="Times New Roman"/>
            </w:rPr>
            <w:t>Judul artikel</w:t>
          </w:r>
        </w:p>
      </w:tc>
    </w:tr>
  </w:tbl>
  <w:p w14:paraId="48F2DF9E" w14:textId="77777777" w:rsidR="00D218B6" w:rsidRDefault="00D218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D218B6" w14:paraId="40EDABEB" w14:textId="77777777" w:rsidTr="001B44B2">
      <w:tc>
        <w:tcPr>
          <w:tcW w:w="8359" w:type="dxa"/>
          <w:tcBorders>
            <w:right w:val="thickThinSmallGap" w:sz="24" w:space="0" w:color="auto"/>
          </w:tcBorders>
        </w:tcPr>
        <w:p w14:paraId="28799DDF" w14:textId="77777777" w:rsidR="00D218B6" w:rsidRPr="009E7A46" w:rsidRDefault="00D218B6" w:rsidP="008D227E">
          <w:pPr>
            <w:pStyle w:val="Header"/>
            <w:spacing w:line="276" w:lineRule="auto"/>
            <w:jc w:val="right"/>
            <w:rPr>
              <w:rFonts w:ascii="Times New Roman" w:hAnsi="Times New Roman" w:cs="Times New Roman"/>
              <w:sz w:val="20"/>
              <w:szCs w:val="20"/>
            </w:rPr>
          </w:pPr>
          <w:r w:rsidRPr="009E7A46">
            <w:rPr>
              <w:rFonts w:ascii="Times New Roman" w:hAnsi="Times New Roman" w:cs="Times New Roman"/>
              <w:sz w:val="20"/>
              <w:szCs w:val="20"/>
              <w:lang w:val="id-ID"/>
            </w:rPr>
            <w:t>p ISSN 2721-5377 | e ISSN 2721-7825</w:t>
          </w:r>
        </w:p>
        <w:p w14:paraId="5CAA35F2" w14:textId="57FDA8C3" w:rsidR="00D218B6" w:rsidRPr="00C53148" w:rsidRDefault="00D218B6" w:rsidP="008D227E">
          <w:pPr>
            <w:pStyle w:val="Header"/>
            <w:jc w:val="right"/>
            <w:rPr>
              <w:rFonts w:ascii="Times New Roman" w:hAnsi="Times New Roman" w:cs="Times New Roman"/>
            </w:rPr>
          </w:pPr>
          <w:r w:rsidRPr="009E7A46">
            <w:rPr>
              <w:rFonts w:ascii="Times New Roman" w:hAnsi="Times New Roman" w:cs="Times New Roman"/>
              <w:sz w:val="20"/>
              <w:szCs w:val="20"/>
              <w:shd w:val="clear" w:color="auto" w:fill="FFFFFF"/>
            </w:rPr>
            <w:t>DOI 10.37373/</w:t>
          </w:r>
          <w:proofErr w:type="gramStart"/>
          <w:r w:rsidRPr="009E7A46">
            <w:rPr>
              <w:rFonts w:ascii="Times New Roman" w:hAnsi="Times New Roman" w:cs="Times New Roman"/>
              <w:sz w:val="20"/>
              <w:szCs w:val="20"/>
              <w:shd w:val="clear" w:color="auto" w:fill="FFFFFF"/>
            </w:rPr>
            <w:t>jttm.v</w:t>
          </w:r>
          <w:proofErr w:type="gramEnd"/>
          <w:r w:rsidRPr="009E7A46">
            <w:rPr>
              <w:rFonts w:ascii="Times New Roman" w:hAnsi="Times New Roman" w:cs="Times New Roman"/>
              <w:sz w:val="20"/>
              <w:szCs w:val="20"/>
              <w:shd w:val="clear" w:color="auto" w:fill="FFFFFF"/>
            </w:rPr>
            <w:t>4i2.5</w:t>
          </w:r>
          <w:r w:rsidR="0045127B">
            <w:rPr>
              <w:rFonts w:ascii="Times New Roman" w:hAnsi="Times New Roman" w:cs="Times New Roman"/>
              <w:sz w:val="20"/>
              <w:szCs w:val="20"/>
              <w:shd w:val="clear" w:color="auto" w:fill="FFFFFF"/>
            </w:rPr>
            <w:t>75</w:t>
          </w:r>
        </w:p>
      </w:tc>
      <w:tc>
        <w:tcPr>
          <w:tcW w:w="657" w:type="dxa"/>
          <w:tcBorders>
            <w:left w:val="thickThinSmallGap" w:sz="24" w:space="0" w:color="auto"/>
          </w:tcBorders>
        </w:tcPr>
        <w:p w14:paraId="08E47F20" w14:textId="77777777" w:rsidR="00D218B6" w:rsidRPr="000B32CC" w:rsidRDefault="00D218B6" w:rsidP="00984335">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Pr>
              <w:rFonts w:ascii="Book Antiqua" w:hAnsi="Book Antiqua"/>
              <w:noProof/>
            </w:rPr>
            <w:t>25</w:t>
          </w:r>
          <w:r w:rsidRPr="000B32CC">
            <w:rPr>
              <w:rFonts w:ascii="Book Antiqua" w:hAnsi="Book Antiqua"/>
              <w:noProof/>
            </w:rPr>
            <w:fldChar w:fldCharType="end"/>
          </w:r>
        </w:p>
      </w:tc>
    </w:tr>
  </w:tbl>
  <w:p w14:paraId="78E9202C" w14:textId="77777777" w:rsidR="00D218B6" w:rsidRDefault="00D218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E1939"/>
    <w:multiLevelType w:val="multilevel"/>
    <w:tmpl w:val="86063886"/>
    <w:lvl w:ilvl="0">
      <w:start w:val="1"/>
      <w:numFmt w:val="decimal"/>
      <w:lvlText w:val="%1"/>
      <w:lvlJc w:val="left"/>
      <w:pPr>
        <w:ind w:left="540" w:hanging="540"/>
      </w:pPr>
      <w:rPr>
        <w:rFonts w:hint="default"/>
      </w:rPr>
    </w:lvl>
    <w:lvl w:ilvl="1">
      <w:start w:val="44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572635A"/>
    <w:multiLevelType w:val="multilevel"/>
    <w:tmpl w:val="EEEA064A"/>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A8E647D"/>
    <w:multiLevelType w:val="hybridMultilevel"/>
    <w:tmpl w:val="DE225B0A"/>
    <w:lvl w:ilvl="0" w:tplc="04090019">
      <w:start w:val="1"/>
      <w:numFmt w:val="lowerLetter"/>
      <w:lvlText w:val="%1."/>
      <w:lvlJc w:val="left"/>
      <w:pPr>
        <w:ind w:left="2226" w:hanging="360"/>
      </w:p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4" w15:restartNumberingAfterBreak="0">
    <w:nsid w:val="1B0830BD"/>
    <w:multiLevelType w:val="hybridMultilevel"/>
    <w:tmpl w:val="1E842EF8"/>
    <w:lvl w:ilvl="0" w:tplc="26805F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12611"/>
    <w:multiLevelType w:val="hybridMultilevel"/>
    <w:tmpl w:val="F70E9922"/>
    <w:lvl w:ilvl="0" w:tplc="F89C0EB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46161"/>
    <w:multiLevelType w:val="hybridMultilevel"/>
    <w:tmpl w:val="0788358E"/>
    <w:lvl w:ilvl="0" w:tplc="7DF81182">
      <w:start w:val="1"/>
      <w:numFmt w:val="decimal"/>
      <w:pStyle w:val="DaftarReferensi"/>
      <w:lvlText w:val="[%1]"/>
      <w:lvlJc w:val="left"/>
      <w:pPr>
        <w:tabs>
          <w:tab w:val="num" w:pos="357"/>
        </w:tabs>
        <w:ind w:left="357" w:hanging="3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AD03533"/>
    <w:multiLevelType w:val="multilevel"/>
    <w:tmpl w:val="21287EE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BBB6E57"/>
    <w:multiLevelType w:val="multilevel"/>
    <w:tmpl w:val="F02089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91F7D3A"/>
    <w:multiLevelType w:val="hybridMultilevel"/>
    <w:tmpl w:val="2DFC6B84"/>
    <w:lvl w:ilvl="0" w:tplc="347A7FE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C354FE78"/>
    <w:lvl w:ilvl="0" w:tplc="0409000F">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8CC6382"/>
    <w:multiLevelType w:val="hybridMultilevel"/>
    <w:tmpl w:val="9CBEA3D8"/>
    <w:lvl w:ilvl="0" w:tplc="855A6082">
      <w:start w:val="3"/>
      <w:numFmt w:val="decimal"/>
      <w:lvlText w:val="%1."/>
      <w:lvlJc w:val="left"/>
      <w:pPr>
        <w:tabs>
          <w:tab w:val="num" w:pos="360"/>
        </w:tabs>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CE965DE"/>
    <w:multiLevelType w:val="hybridMultilevel"/>
    <w:tmpl w:val="8134207A"/>
    <w:lvl w:ilvl="0" w:tplc="F89C0EBE">
      <w:numFmt w:val="bullet"/>
      <w:lvlText w:val="-"/>
      <w:lvlJc w:val="left"/>
      <w:pPr>
        <w:ind w:left="426" w:hanging="360"/>
      </w:pPr>
      <w:rPr>
        <w:rFonts w:ascii="Times New Roman" w:eastAsia="Calibri" w:hAnsi="Times New Roman" w:cs="Times New Roman" w:hint="default"/>
      </w:rPr>
    </w:lvl>
    <w:lvl w:ilvl="1" w:tplc="04090003" w:tentative="1">
      <w:start w:val="1"/>
      <w:numFmt w:val="bullet"/>
      <w:lvlText w:val="o"/>
      <w:lvlJc w:val="left"/>
      <w:pPr>
        <w:ind w:left="1146" w:hanging="360"/>
      </w:pPr>
      <w:rPr>
        <w:rFonts w:ascii="Courier New" w:hAnsi="Courier New" w:cs="Courier New" w:hint="default"/>
      </w:rPr>
    </w:lvl>
    <w:lvl w:ilvl="2" w:tplc="04090005" w:tentative="1">
      <w:start w:val="1"/>
      <w:numFmt w:val="bullet"/>
      <w:lvlText w:val=""/>
      <w:lvlJc w:val="left"/>
      <w:pPr>
        <w:ind w:left="1866" w:hanging="360"/>
      </w:pPr>
      <w:rPr>
        <w:rFonts w:ascii="Wingdings" w:hAnsi="Wingdings" w:hint="default"/>
      </w:rPr>
    </w:lvl>
    <w:lvl w:ilvl="3" w:tplc="04090001" w:tentative="1">
      <w:start w:val="1"/>
      <w:numFmt w:val="bullet"/>
      <w:lvlText w:val=""/>
      <w:lvlJc w:val="left"/>
      <w:pPr>
        <w:ind w:left="2586" w:hanging="360"/>
      </w:pPr>
      <w:rPr>
        <w:rFonts w:ascii="Symbol" w:hAnsi="Symbol" w:hint="default"/>
      </w:rPr>
    </w:lvl>
    <w:lvl w:ilvl="4" w:tplc="04090003" w:tentative="1">
      <w:start w:val="1"/>
      <w:numFmt w:val="bullet"/>
      <w:lvlText w:val="o"/>
      <w:lvlJc w:val="left"/>
      <w:pPr>
        <w:ind w:left="3306" w:hanging="360"/>
      </w:pPr>
      <w:rPr>
        <w:rFonts w:ascii="Courier New" w:hAnsi="Courier New" w:cs="Courier New" w:hint="default"/>
      </w:rPr>
    </w:lvl>
    <w:lvl w:ilvl="5" w:tplc="04090005" w:tentative="1">
      <w:start w:val="1"/>
      <w:numFmt w:val="bullet"/>
      <w:lvlText w:val=""/>
      <w:lvlJc w:val="left"/>
      <w:pPr>
        <w:ind w:left="4026" w:hanging="360"/>
      </w:pPr>
      <w:rPr>
        <w:rFonts w:ascii="Wingdings" w:hAnsi="Wingdings" w:hint="default"/>
      </w:rPr>
    </w:lvl>
    <w:lvl w:ilvl="6" w:tplc="04090001" w:tentative="1">
      <w:start w:val="1"/>
      <w:numFmt w:val="bullet"/>
      <w:lvlText w:val=""/>
      <w:lvlJc w:val="left"/>
      <w:pPr>
        <w:ind w:left="4746" w:hanging="360"/>
      </w:pPr>
      <w:rPr>
        <w:rFonts w:ascii="Symbol" w:hAnsi="Symbol" w:hint="default"/>
      </w:rPr>
    </w:lvl>
    <w:lvl w:ilvl="7" w:tplc="04090003" w:tentative="1">
      <w:start w:val="1"/>
      <w:numFmt w:val="bullet"/>
      <w:lvlText w:val="o"/>
      <w:lvlJc w:val="left"/>
      <w:pPr>
        <w:ind w:left="5466" w:hanging="360"/>
      </w:pPr>
      <w:rPr>
        <w:rFonts w:ascii="Courier New" w:hAnsi="Courier New" w:cs="Courier New" w:hint="default"/>
      </w:rPr>
    </w:lvl>
    <w:lvl w:ilvl="8" w:tplc="04090005" w:tentative="1">
      <w:start w:val="1"/>
      <w:numFmt w:val="bullet"/>
      <w:lvlText w:val=""/>
      <w:lvlJc w:val="left"/>
      <w:pPr>
        <w:ind w:left="6186" w:hanging="360"/>
      </w:pPr>
      <w:rPr>
        <w:rFonts w:ascii="Wingdings" w:hAnsi="Wingdings" w:hint="default"/>
      </w:rPr>
    </w:lvl>
  </w:abstractNum>
  <w:abstractNum w:abstractNumId="14" w15:restartNumberingAfterBreak="0">
    <w:nsid w:val="6D3566B5"/>
    <w:multiLevelType w:val="hybridMultilevel"/>
    <w:tmpl w:val="DD58F2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D83A41"/>
    <w:multiLevelType w:val="multilevel"/>
    <w:tmpl w:val="F984EEBC"/>
    <w:lvl w:ilvl="0">
      <w:start w:val="4"/>
      <w:numFmt w:val="decimal"/>
      <w:lvlText w:val="%1"/>
      <w:lvlJc w:val="left"/>
      <w:pPr>
        <w:ind w:left="540" w:hanging="540"/>
      </w:pPr>
      <w:rPr>
        <w:rFonts w:hint="default"/>
      </w:rPr>
    </w:lvl>
    <w:lvl w:ilvl="1">
      <w:start w:val="62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1"/>
  </w:num>
  <w:num w:numId="3">
    <w:abstractNumId w:val="6"/>
  </w:num>
  <w:num w:numId="4">
    <w:abstractNumId w:val="7"/>
  </w:num>
  <w:num w:numId="5">
    <w:abstractNumId w:val="15"/>
  </w:num>
  <w:num w:numId="6">
    <w:abstractNumId w:val="0"/>
  </w:num>
  <w:num w:numId="7">
    <w:abstractNumId w:val="3"/>
  </w:num>
  <w:num w:numId="8">
    <w:abstractNumId w:val="5"/>
  </w:num>
  <w:num w:numId="9">
    <w:abstractNumId w:val="13"/>
  </w:num>
  <w:num w:numId="10">
    <w:abstractNumId w:val="9"/>
  </w:num>
  <w:num w:numId="11">
    <w:abstractNumId w:val="2"/>
  </w:num>
  <w:num w:numId="12">
    <w:abstractNumId w:val="14"/>
  </w:num>
  <w:num w:numId="13">
    <w:abstractNumId w:val="4"/>
  </w:num>
  <w:num w:numId="14">
    <w:abstractNumId w:val="11"/>
  </w:num>
  <w:num w:numId="15">
    <w:abstractNumId w:val="12"/>
  </w:num>
  <w:num w:numId="16">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D33A4"/>
    <w:rsid w:val="00001AFB"/>
    <w:rsid w:val="0000354D"/>
    <w:rsid w:val="000064C0"/>
    <w:rsid w:val="00010393"/>
    <w:rsid w:val="00011E89"/>
    <w:rsid w:val="00012CC2"/>
    <w:rsid w:val="0001341C"/>
    <w:rsid w:val="00025B20"/>
    <w:rsid w:val="00027B5F"/>
    <w:rsid w:val="00034505"/>
    <w:rsid w:val="00034A8D"/>
    <w:rsid w:val="00043771"/>
    <w:rsid w:val="00046BA2"/>
    <w:rsid w:val="00046CAE"/>
    <w:rsid w:val="00050D1A"/>
    <w:rsid w:val="000563DF"/>
    <w:rsid w:val="00056797"/>
    <w:rsid w:val="00063E8E"/>
    <w:rsid w:val="00071210"/>
    <w:rsid w:val="00072B67"/>
    <w:rsid w:val="0007390B"/>
    <w:rsid w:val="000747E5"/>
    <w:rsid w:val="00074A23"/>
    <w:rsid w:val="0007521C"/>
    <w:rsid w:val="00076340"/>
    <w:rsid w:val="00076E9A"/>
    <w:rsid w:val="00077D3C"/>
    <w:rsid w:val="00082140"/>
    <w:rsid w:val="00082503"/>
    <w:rsid w:val="00083660"/>
    <w:rsid w:val="00083829"/>
    <w:rsid w:val="0008697C"/>
    <w:rsid w:val="0009079B"/>
    <w:rsid w:val="00094139"/>
    <w:rsid w:val="0009426C"/>
    <w:rsid w:val="00097C05"/>
    <w:rsid w:val="000A0FDD"/>
    <w:rsid w:val="000A26E7"/>
    <w:rsid w:val="000A3063"/>
    <w:rsid w:val="000A37CD"/>
    <w:rsid w:val="000A6174"/>
    <w:rsid w:val="000A62D2"/>
    <w:rsid w:val="000A7307"/>
    <w:rsid w:val="000A7DF9"/>
    <w:rsid w:val="000B0120"/>
    <w:rsid w:val="000B3503"/>
    <w:rsid w:val="000B3E1E"/>
    <w:rsid w:val="000B6D3B"/>
    <w:rsid w:val="000B7EF8"/>
    <w:rsid w:val="000C2655"/>
    <w:rsid w:val="000C3977"/>
    <w:rsid w:val="000C5427"/>
    <w:rsid w:val="000C6267"/>
    <w:rsid w:val="000C7197"/>
    <w:rsid w:val="000C7966"/>
    <w:rsid w:val="000D5B18"/>
    <w:rsid w:val="000D6C5C"/>
    <w:rsid w:val="000E4C16"/>
    <w:rsid w:val="000F0BE8"/>
    <w:rsid w:val="000F0E09"/>
    <w:rsid w:val="000F14B8"/>
    <w:rsid w:val="000F171A"/>
    <w:rsid w:val="000F4466"/>
    <w:rsid w:val="000F75EB"/>
    <w:rsid w:val="00102A25"/>
    <w:rsid w:val="001031EC"/>
    <w:rsid w:val="0010462D"/>
    <w:rsid w:val="00110D5C"/>
    <w:rsid w:val="00111067"/>
    <w:rsid w:val="001117B3"/>
    <w:rsid w:val="00112058"/>
    <w:rsid w:val="00113124"/>
    <w:rsid w:val="00115799"/>
    <w:rsid w:val="00124D2B"/>
    <w:rsid w:val="00133C76"/>
    <w:rsid w:val="00143DD1"/>
    <w:rsid w:val="00146889"/>
    <w:rsid w:val="00150521"/>
    <w:rsid w:val="001517B5"/>
    <w:rsid w:val="00151D1E"/>
    <w:rsid w:val="00152844"/>
    <w:rsid w:val="00155593"/>
    <w:rsid w:val="00156162"/>
    <w:rsid w:val="00157D1A"/>
    <w:rsid w:val="00160A4B"/>
    <w:rsid w:val="00162C2D"/>
    <w:rsid w:val="0016360A"/>
    <w:rsid w:val="00166DA8"/>
    <w:rsid w:val="00170304"/>
    <w:rsid w:val="00171B8F"/>
    <w:rsid w:val="00171D82"/>
    <w:rsid w:val="00172567"/>
    <w:rsid w:val="0017320D"/>
    <w:rsid w:val="00173D7F"/>
    <w:rsid w:val="00177245"/>
    <w:rsid w:val="0017747E"/>
    <w:rsid w:val="00180E53"/>
    <w:rsid w:val="001814A8"/>
    <w:rsid w:val="001820DF"/>
    <w:rsid w:val="001826CB"/>
    <w:rsid w:val="00185319"/>
    <w:rsid w:val="00185CA3"/>
    <w:rsid w:val="00186A27"/>
    <w:rsid w:val="00187B2F"/>
    <w:rsid w:val="00193A5B"/>
    <w:rsid w:val="0019476A"/>
    <w:rsid w:val="001949CB"/>
    <w:rsid w:val="0019502C"/>
    <w:rsid w:val="00197DDC"/>
    <w:rsid w:val="001A1188"/>
    <w:rsid w:val="001A1C16"/>
    <w:rsid w:val="001A1D3C"/>
    <w:rsid w:val="001A2305"/>
    <w:rsid w:val="001A51A0"/>
    <w:rsid w:val="001A5E6A"/>
    <w:rsid w:val="001B410C"/>
    <w:rsid w:val="001B44B2"/>
    <w:rsid w:val="001B5967"/>
    <w:rsid w:val="001C0DA6"/>
    <w:rsid w:val="001C1CC1"/>
    <w:rsid w:val="001C27DF"/>
    <w:rsid w:val="001C3E9D"/>
    <w:rsid w:val="001C67F5"/>
    <w:rsid w:val="001C6902"/>
    <w:rsid w:val="001D0C06"/>
    <w:rsid w:val="001D79D3"/>
    <w:rsid w:val="001E01DE"/>
    <w:rsid w:val="001E20FE"/>
    <w:rsid w:val="001E3567"/>
    <w:rsid w:val="001E44A3"/>
    <w:rsid w:val="001F05D6"/>
    <w:rsid w:val="001F191B"/>
    <w:rsid w:val="001F2EC6"/>
    <w:rsid w:val="001F36B3"/>
    <w:rsid w:val="001F3E49"/>
    <w:rsid w:val="001F67A5"/>
    <w:rsid w:val="00202C1B"/>
    <w:rsid w:val="0020420B"/>
    <w:rsid w:val="00205765"/>
    <w:rsid w:val="00205D11"/>
    <w:rsid w:val="00212A5D"/>
    <w:rsid w:val="00215384"/>
    <w:rsid w:val="0021709A"/>
    <w:rsid w:val="00222A18"/>
    <w:rsid w:val="00223D04"/>
    <w:rsid w:val="00227CEB"/>
    <w:rsid w:val="00231D4A"/>
    <w:rsid w:val="002341D6"/>
    <w:rsid w:val="002351FF"/>
    <w:rsid w:val="002357E4"/>
    <w:rsid w:val="002364BF"/>
    <w:rsid w:val="002368DE"/>
    <w:rsid w:val="00243015"/>
    <w:rsid w:val="002456C8"/>
    <w:rsid w:val="002463D9"/>
    <w:rsid w:val="00251C41"/>
    <w:rsid w:val="0025508A"/>
    <w:rsid w:val="00255947"/>
    <w:rsid w:val="002571C3"/>
    <w:rsid w:val="00257A0B"/>
    <w:rsid w:val="00257B54"/>
    <w:rsid w:val="00257C52"/>
    <w:rsid w:val="002606A1"/>
    <w:rsid w:val="002609BB"/>
    <w:rsid w:val="002615C5"/>
    <w:rsid w:val="00261C04"/>
    <w:rsid w:val="0026790D"/>
    <w:rsid w:val="002710D8"/>
    <w:rsid w:val="00271B24"/>
    <w:rsid w:val="00272400"/>
    <w:rsid w:val="00272D78"/>
    <w:rsid w:val="00274C4F"/>
    <w:rsid w:val="002766CF"/>
    <w:rsid w:val="00277937"/>
    <w:rsid w:val="0028437B"/>
    <w:rsid w:val="00284675"/>
    <w:rsid w:val="00290B53"/>
    <w:rsid w:val="002914F6"/>
    <w:rsid w:val="00292070"/>
    <w:rsid w:val="00292532"/>
    <w:rsid w:val="00292733"/>
    <w:rsid w:val="0029720B"/>
    <w:rsid w:val="0029778D"/>
    <w:rsid w:val="002A05E6"/>
    <w:rsid w:val="002A1153"/>
    <w:rsid w:val="002A1912"/>
    <w:rsid w:val="002A1BE7"/>
    <w:rsid w:val="002A2AFA"/>
    <w:rsid w:val="002A421E"/>
    <w:rsid w:val="002B05E0"/>
    <w:rsid w:val="002B15E6"/>
    <w:rsid w:val="002B2C20"/>
    <w:rsid w:val="002B4491"/>
    <w:rsid w:val="002B54D4"/>
    <w:rsid w:val="002B7139"/>
    <w:rsid w:val="002B7723"/>
    <w:rsid w:val="002B7F6B"/>
    <w:rsid w:val="002C34F1"/>
    <w:rsid w:val="002C42D9"/>
    <w:rsid w:val="002C45FF"/>
    <w:rsid w:val="002C4736"/>
    <w:rsid w:val="002D480B"/>
    <w:rsid w:val="002D55CC"/>
    <w:rsid w:val="002D7881"/>
    <w:rsid w:val="002E3806"/>
    <w:rsid w:val="002E5E06"/>
    <w:rsid w:val="002E7D6D"/>
    <w:rsid w:val="002F0266"/>
    <w:rsid w:val="002F218E"/>
    <w:rsid w:val="002F78EC"/>
    <w:rsid w:val="00302121"/>
    <w:rsid w:val="003033AF"/>
    <w:rsid w:val="0031445A"/>
    <w:rsid w:val="00314E20"/>
    <w:rsid w:val="003159DC"/>
    <w:rsid w:val="0032246A"/>
    <w:rsid w:val="003238E5"/>
    <w:rsid w:val="003239AA"/>
    <w:rsid w:val="00324AB5"/>
    <w:rsid w:val="00332F7A"/>
    <w:rsid w:val="00333BFA"/>
    <w:rsid w:val="0033408D"/>
    <w:rsid w:val="003373EC"/>
    <w:rsid w:val="00340751"/>
    <w:rsid w:val="00340AB3"/>
    <w:rsid w:val="003421A5"/>
    <w:rsid w:val="00342E6A"/>
    <w:rsid w:val="003476E7"/>
    <w:rsid w:val="0035114B"/>
    <w:rsid w:val="00352305"/>
    <w:rsid w:val="00353E12"/>
    <w:rsid w:val="00356F3D"/>
    <w:rsid w:val="003571D9"/>
    <w:rsid w:val="00357D14"/>
    <w:rsid w:val="0036325A"/>
    <w:rsid w:val="00364717"/>
    <w:rsid w:val="00365587"/>
    <w:rsid w:val="00367032"/>
    <w:rsid w:val="00367691"/>
    <w:rsid w:val="00370762"/>
    <w:rsid w:val="0037426B"/>
    <w:rsid w:val="00375CF0"/>
    <w:rsid w:val="003777BF"/>
    <w:rsid w:val="0038045F"/>
    <w:rsid w:val="0038159B"/>
    <w:rsid w:val="00381650"/>
    <w:rsid w:val="0038450B"/>
    <w:rsid w:val="003907BF"/>
    <w:rsid w:val="003925E2"/>
    <w:rsid w:val="00394A0C"/>
    <w:rsid w:val="003951C5"/>
    <w:rsid w:val="003968D0"/>
    <w:rsid w:val="00396E78"/>
    <w:rsid w:val="00397D94"/>
    <w:rsid w:val="00397F4C"/>
    <w:rsid w:val="003A0731"/>
    <w:rsid w:val="003A083F"/>
    <w:rsid w:val="003A2406"/>
    <w:rsid w:val="003A4CA3"/>
    <w:rsid w:val="003A51CC"/>
    <w:rsid w:val="003A698F"/>
    <w:rsid w:val="003A69AC"/>
    <w:rsid w:val="003A6AB7"/>
    <w:rsid w:val="003B015A"/>
    <w:rsid w:val="003B0218"/>
    <w:rsid w:val="003B13A3"/>
    <w:rsid w:val="003B472B"/>
    <w:rsid w:val="003B76E4"/>
    <w:rsid w:val="003B77B3"/>
    <w:rsid w:val="003C3CDA"/>
    <w:rsid w:val="003C7982"/>
    <w:rsid w:val="003C7BD9"/>
    <w:rsid w:val="003C7CCC"/>
    <w:rsid w:val="003D17E4"/>
    <w:rsid w:val="003D3D78"/>
    <w:rsid w:val="003D4249"/>
    <w:rsid w:val="003D7967"/>
    <w:rsid w:val="003E48AD"/>
    <w:rsid w:val="003E5997"/>
    <w:rsid w:val="003E5BAB"/>
    <w:rsid w:val="003E5DD8"/>
    <w:rsid w:val="003E6854"/>
    <w:rsid w:val="003E749C"/>
    <w:rsid w:val="003F13B8"/>
    <w:rsid w:val="003F3EF9"/>
    <w:rsid w:val="00404A13"/>
    <w:rsid w:val="00404BBC"/>
    <w:rsid w:val="004054BD"/>
    <w:rsid w:val="00405998"/>
    <w:rsid w:val="00412488"/>
    <w:rsid w:val="004125EF"/>
    <w:rsid w:val="00421400"/>
    <w:rsid w:val="00427F78"/>
    <w:rsid w:val="004306B9"/>
    <w:rsid w:val="00435962"/>
    <w:rsid w:val="00440692"/>
    <w:rsid w:val="004437DC"/>
    <w:rsid w:val="004440CD"/>
    <w:rsid w:val="00450154"/>
    <w:rsid w:val="0045065A"/>
    <w:rsid w:val="0045127B"/>
    <w:rsid w:val="0045280C"/>
    <w:rsid w:val="00453ACD"/>
    <w:rsid w:val="0045612F"/>
    <w:rsid w:val="00457514"/>
    <w:rsid w:val="00460601"/>
    <w:rsid w:val="004618BA"/>
    <w:rsid w:val="00462874"/>
    <w:rsid w:val="00463C8B"/>
    <w:rsid w:val="00463D7D"/>
    <w:rsid w:val="004654ED"/>
    <w:rsid w:val="00465CBC"/>
    <w:rsid w:val="00470714"/>
    <w:rsid w:val="00475EE8"/>
    <w:rsid w:val="00477EF5"/>
    <w:rsid w:val="004812A0"/>
    <w:rsid w:val="0048586E"/>
    <w:rsid w:val="004875B9"/>
    <w:rsid w:val="0049164C"/>
    <w:rsid w:val="00494152"/>
    <w:rsid w:val="0049466F"/>
    <w:rsid w:val="0049614F"/>
    <w:rsid w:val="00496ECF"/>
    <w:rsid w:val="00496F50"/>
    <w:rsid w:val="0049704E"/>
    <w:rsid w:val="004A05DB"/>
    <w:rsid w:val="004A39C5"/>
    <w:rsid w:val="004A56C3"/>
    <w:rsid w:val="004A6670"/>
    <w:rsid w:val="004B0986"/>
    <w:rsid w:val="004B11DB"/>
    <w:rsid w:val="004B1906"/>
    <w:rsid w:val="004B2CAD"/>
    <w:rsid w:val="004B351D"/>
    <w:rsid w:val="004B683C"/>
    <w:rsid w:val="004C292B"/>
    <w:rsid w:val="004C2C2A"/>
    <w:rsid w:val="004C6631"/>
    <w:rsid w:val="004C79D1"/>
    <w:rsid w:val="004D3AE6"/>
    <w:rsid w:val="004D7AB9"/>
    <w:rsid w:val="004D7AFB"/>
    <w:rsid w:val="004D7DC3"/>
    <w:rsid w:val="004E168C"/>
    <w:rsid w:val="004F172B"/>
    <w:rsid w:val="004F1A1A"/>
    <w:rsid w:val="004F3B32"/>
    <w:rsid w:val="004F4249"/>
    <w:rsid w:val="00501B61"/>
    <w:rsid w:val="00511EFE"/>
    <w:rsid w:val="00515EA3"/>
    <w:rsid w:val="0051792F"/>
    <w:rsid w:val="0052085B"/>
    <w:rsid w:val="0052495D"/>
    <w:rsid w:val="00526AE4"/>
    <w:rsid w:val="00530992"/>
    <w:rsid w:val="0053249F"/>
    <w:rsid w:val="005409E0"/>
    <w:rsid w:val="00540FEB"/>
    <w:rsid w:val="00542AA0"/>
    <w:rsid w:val="00543161"/>
    <w:rsid w:val="00546222"/>
    <w:rsid w:val="00546670"/>
    <w:rsid w:val="00547BA4"/>
    <w:rsid w:val="00553DEB"/>
    <w:rsid w:val="005548AB"/>
    <w:rsid w:val="00560F12"/>
    <w:rsid w:val="00564178"/>
    <w:rsid w:val="005662EB"/>
    <w:rsid w:val="005679F0"/>
    <w:rsid w:val="00567BFC"/>
    <w:rsid w:val="00571132"/>
    <w:rsid w:val="00571D50"/>
    <w:rsid w:val="00572700"/>
    <w:rsid w:val="005753FB"/>
    <w:rsid w:val="005763FC"/>
    <w:rsid w:val="00576B98"/>
    <w:rsid w:val="00580D1E"/>
    <w:rsid w:val="005840D6"/>
    <w:rsid w:val="005844DE"/>
    <w:rsid w:val="005850D0"/>
    <w:rsid w:val="00587C9C"/>
    <w:rsid w:val="005900F6"/>
    <w:rsid w:val="00591178"/>
    <w:rsid w:val="005A1298"/>
    <w:rsid w:val="005A2C50"/>
    <w:rsid w:val="005A47DE"/>
    <w:rsid w:val="005A677B"/>
    <w:rsid w:val="005B180E"/>
    <w:rsid w:val="005B1A97"/>
    <w:rsid w:val="005B328C"/>
    <w:rsid w:val="005B7E66"/>
    <w:rsid w:val="005C00C5"/>
    <w:rsid w:val="005C0F0E"/>
    <w:rsid w:val="005C3657"/>
    <w:rsid w:val="005C6B53"/>
    <w:rsid w:val="005C7DEB"/>
    <w:rsid w:val="005C7EB3"/>
    <w:rsid w:val="005D0510"/>
    <w:rsid w:val="005D2190"/>
    <w:rsid w:val="005D4966"/>
    <w:rsid w:val="005D65D7"/>
    <w:rsid w:val="005E1124"/>
    <w:rsid w:val="005E572E"/>
    <w:rsid w:val="005E64D5"/>
    <w:rsid w:val="005E75F4"/>
    <w:rsid w:val="005E773F"/>
    <w:rsid w:val="005E7E89"/>
    <w:rsid w:val="005F2BDA"/>
    <w:rsid w:val="005F3ED4"/>
    <w:rsid w:val="005F5248"/>
    <w:rsid w:val="005F593D"/>
    <w:rsid w:val="005F63C0"/>
    <w:rsid w:val="005F63CA"/>
    <w:rsid w:val="005F7DD7"/>
    <w:rsid w:val="00602934"/>
    <w:rsid w:val="00603E90"/>
    <w:rsid w:val="00605D5F"/>
    <w:rsid w:val="006110B8"/>
    <w:rsid w:val="00617BED"/>
    <w:rsid w:val="00621647"/>
    <w:rsid w:val="006225A3"/>
    <w:rsid w:val="006227D2"/>
    <w:rsid w:val="00622A8B"/>
    <w:rsid w:val="0062356F"/>
    <w:rsid w:val="0062467B"/>
    <w:rsid w:val="00626ECF"/>
    <w:rsid w:val="00627910"/>
    <w:rsid w:val="0063083B"/>
    <w:rsid w:val="00634450"/>
    <w:rsid w:val="006365ED"/>
    <w:rsid w:val="00642A43"/>
    <w:rsid w:val="0064450E"/>
    <w:rsid w:val="00644DF4"/>
    <w:rsid w:val="00645691"/>
    <w:rsid w:val="00646A34"/>
    <w:rsid w:val="006519E9"/>
    <w:rsid w:val="006532C4"/>
    <w:rsid w:val="00653FE7"/>
    <w:rsid w:val="0065435F"/>
    <w:rsid w:val="00656DC7"/>
    <w:rsid w:val="00660AEA"/>
    <w:rsid w:val="00661F7C"/>
    <w:rsid w:val="006640D4"/>
    <w:rsid w:val="006642A7"/>
    <w:rsid w:val="00665DF6"/>
    <w:rsid w:val="0067255C"/>
    <w:rsid w:val="006730AE"/>
    <w:rsid w:val="00673A0C"/>
    <w:rsid w:val="00674414"/>
    <w:rsid w:val="006756D6"/>
    <w:rsid w:val="006777AB"/>
    <w:rsid w:val="00681CE0"/>
    <w:rsid w:val="00685049"/>
    <w:rsid w:val="00685AE5"/>
    <w:rsid w:val="00685FDF"/>
    <w:rsid w:val="00687131"/>
    <w:rsid w:val="00691482"/>
    <w:rsid w:val="00692CC9"/>
    <w:rsid w:val="00695874"/>
    <w:rsid w:val="00696801"/>
    <w:rsid w:val="006A170B"/>
    <w:rsid w:val="006A2494"/>
    <w:rsid w:val="006A4A1B"/>
    <w:rsid w:val="006A62A1"/>
    <w:rsid w:val="006A6EE3"/>
    <w:rsid w:val="006B47B9"/>
    <w:rsid w:val="006C1BAA"/>
    <w:rsid w:val="006C3B60"/>
    <w:rsid w:val="006C7369"/>
    <w:rsid w:val="006D01E7"/>
    <w:rsid w:val="006D5020"/>
    <w:rsid w:val="006D543D"/>
    <w:rsid w:val="006F2696"/>
    <w:rsid w:val="006F6958"/>
    <w:rsid w:val="00702115"/>
    <w:rsid w:val="00707153"/>
    <w:rsid w:val="007073CA"/>
    <w:rsid w:val="00707D72"/>
    <w:rsid w:val="00714352"/>
    <w:rsid w:val="00717281"/>
    <w:rsid w:val="00721249"/>
    <w:rsid w:val="00724199"/>
    <w:rsid w:val="00724711"/>
    <w:rsid w:val="0072518F"/>
    <w:rsid w:val="00725C14"/>
    <w:rsid w:val="00726DE7"/>
    <w:rsid w:val="00727819"/>
    <w:rsid w:val="00727EDF"/>
    <w:rsid w:val="007324D5"/>
    <w:rsid w:val="00733541"/>
    <w:rsid w:val="00733869"/>
    <w:rsid w:val="00736142"/>
    <w:rsid w:val="007410D8"/>
    <w:rsid w:val="007414D3"/>
    <w:rsid w:val="00743100"/>
    <w:rsid w:val="00744F69"/>
    <w:rsid w:val="00746792"/>
    <w:rsid w:val="00747459"/>
    <w:rsid w:val="00751C54"/>
    <w:rsid w:val="00752D30"/>
    <w:rsid w:val="00753C94"/>
    <w:rsid w:val="00753E55"/>
    <w:rsid w:val="00753F10"/>
    <w:rsid w:val="007542BB"/>
    <w:rsid w:val="00754613"/>
    <w:rsid w:val="00756157"/>
    <w:rsid w:val="007570E4"/>
    <w:rsid w:val="00762F76"/>
    <w:rsid w:val="007630D2"/>
    <w:rsid w:val="007668EC"/>
    <w:rsid w:val="007672A3"/>
    <w:rsid w:val="007718F2"/>
    <w:rsid w:val="00772D95"/>
    <w:rsid w:val="00775D21"/>
    <w:rsid w:val="00776A5A"/>
    <w:rsid w:val="007806D3"/>
    <w:rsid w:val="00787D69"/>
    <w:rsid w:val="00790F89"/>
    <w:rsid w:val="00792009"/>
    <w:rsid w:val="00792A32"/>
    <w:rsid w:val="00795BA7"/>
    <w:rsid w:val="00796AA5"/>
    <w:rsid w:val="00797565"/>
    <w:rsid w:val="007A06AA"/>
    <w:rsid w:val="007A110C"/>
    <w:rsid w:val="007B290A"/>
    <w:rsid w:val="007B30F8"/>
    <w:rsid w:val="007B3AC5"/>
    <w:rsid w:val="007B6773"/>
    <w:rsid w:val="007B74D3"/>
    <w:rsid w:val="007C14E9"/>
    <w:rsid w:val="007C2A70"/>
    <w:rsid w:val="007C6C4B"/>
    <w:rsid w:val="007D0AD2"/>
    <w:rsid w:val="007D0E9C"/>
    <w:rsid w:val="007D11F2"/>
    <w:rsid w:val="007D1BE0"/>
    <w:rsid w:val="007E00EC"/>
    <w:rsid w:val="007E0818"/>
    <w:rsid w:val="007E197D"/>
    <w:rsid w:val="007E40C2"/>
    <w:rsid w:val="007E46C3"/>
    <w:rsid w:val="007E4890"/>
    <w:rsid w:val="007F5FFB"/>
    <w:rsid w:val="007F714C"/>
    <w:rsid w:val="00801F53"/>
    <w:rsid w:val="00810F9C"/>
    <w:rsid w:val="008118D7"/>
    <w:rsid w:val="0081454B"/>
    <w:rsid w:val="008145F9"/>
    <w:rsid w:val="00815154"/>
    <w:rsid w:val="008217B2"/>
    <w:rsid w:val="00821AE8"/>
    <w:rsid w:val="0082499D"/>
    <w:rsid w:val="008250F1"/>
    <w:rsid w:val="0082531C"/>
    <w:rsid w:val="00831D55"/>
    <w:rsid w:val="00832F1D"/>
    <w:rsid w:val="00832F80"/>
    <w:rsid w:val="008339D4"/>
    <w:rsid w:val="00834503"/>
    <w:rsid w:val="00834B68"/>
    <w:rsid w:val="00835B49"/>
    <w:rsid w:val="0083607E"/>
    <w:rsid w:val="008360F5"/>
    <w:rsid w:val="00837628"/>
    <w:rsid w:val="00837C4B"/>
    <w:rsid w:val="008414EF"/>
    <w:rsid w:val="0084543E"/>
    <w:rsid w:val="00845EDA"/>
    <w:rsid w:val="00850496"/>
    <w:rsid w:val="008550EB"/>
    <w:rsid w:val="008564D8"/>
    <w:rsid w:val="0085676B"/>
    <w:rsid w:val="0085715E"/>
    <w:rsid w:val="00861B91"/>
    <w:rsid w:val="00863355"/>
    <w:rsid w:val="00872F2A"/>
    <w:rsid w:val="0087429D"/>
    <w:rsid w:val="00882E37"/>
    <w:rsid w:val="0088358B"/>
    <w:rsid w:val="00884ED2"/>
    <w:rsid w:val="008923D9"/>
    <w:rsid w:val="008935E9"/>
    <w:rsid w:val="0089403A"/>
    <w:rsid w:val="008951CE"/>
    <w:rsid w:val="008A0DDA"/>
    <w:rsid w:val="008A14EE"/>
    <w:rsid w:val="008A24AE"/>
    <w:rsid w:val="008A32A4"/>
    <w:rsid w:val="008A5270"/>
    <w:rsid w:val="008A6D9A"/>
    <w:rsid w:val="008B1865"/>
    <w:rsid w:val="008B3927"/>
    <w:rsid w:val="008C4CB0"/>
    <w:rsid w:val="008D227E"/>
    <w:rsid w:val="008D33A4"/>
    <w:rsid w:val="008D3B24"/>
    <w:rsid w:val="008D443A"/>
    <w:rsid w:val="008D47F0"/>
    <w:rsid w:val="008D5A06"/>
    <w:rsid w:val="008D75B2"/>
    <w:rsid w:val="008E5410"/>
    <w:rsid w:val="008E7ABC"/>
    <w:rsid w:val="008E7E00"/>
    <w:rsid w:val="008F1AEB"/>
    <w:rsid w:val="008F2A5A"/>
    <w:rsid w:val="008F32BC"/>
    <w:rsid w:val="008F4E41"/>
    <w:rsid w:val="008F5188"/>
    <w:rsid w:val="008F544F"/>
    <w:rsid w:val="008F75A1"/>
    <w:rsid w:val="008F776B"/>
    <w:rsid w:val="008F7AEC"/>
    <w:rsid w:val="0090223C"/>
    <w:rsid w:val="009022ED"/>
    <w:rsid w:val="0090269B"/>
    <w:rsid w:val="00902E96"/>
    <w:rsid w:val="00905361"/>
    <w:rsid w:val="00906D62"/>
    <w:rsid w:val="00913350"/>
    <w:rsid w:val="0091720A"/>
    <w:rsid w:val="00917593"/>
    <w:rsid w:val="0092294C"/>
    <w:rsid w:val="009240D2"/>
    <w:rsid w:val="00924515"/>
    <w:rsid w:val="00925C03"/>
    <w:rsid w:val="009338F9"/>
    <w:rsid w:val="009347ED"/>
    <w:rsid w:val="009360FF"/>
    <w:rsid w:val="00936167"/>
    <w:rsid w:val="00936FFE"/>
    <w:rsid w:val="009375FD"/>
    <w:rsid w:val="0094232F"/>
    <w:rsid w:val="00943B77"/>
    <w:rsid w:val="00947E23"/>
    <w:rsid w:val="0095234D"/>
    <w:rsid w:val="00962C17"/>
    <w:rsid w:val="009708D6"/>
    <w:rsid w:val="00972317"/>
    <w:rsid w:val="00973F0A"/>
    <w:rsid w:val="009747F8"/>
    <w:rsid w:val="00974F72"/>
    <w:rsid w:val="00977FBC"/>
    <w:rsid w:val="00980893"/>
    <w:rsid w:val="009814B3"/>
    <w:rsid w:val="00984335"/>
    <w:rsid w:val="00984696"/>
    <w:rsid w:val="009875E1"/>
    <w:rsid w:val="009878B2"/>
    <w:rsid w:val="00991F2A"/>
    <w:rsid w:val="00994173"/>
    <w:rsid w:val="009948AF"/>
    <w:rsid w:val="00995415"/>
    <w:rsid w:val="00995F25"/>
    <w:rsid w:val="00996E54"/>
    <w:rsid w:val="009A3DEF"/>
    <w:rsid w:val="009A7621"/>
    <w:rsid w:val="009B185F"/>
    <w:rsid w:val="009B2E0C"/>
    <w:rsid w:val="009B478B"/>
    <w:rsid w:val="009B6ACC"/>
    <w:rsid w:val="009B759E"/>
    <w:rsid w:val="009C0AB0"/>
    <w:rsid w:val="009C3115"/>
    <w:rsid w:val="009C7A6E"/>
    <w:rsid w:val="009D01AE"/>
    <w:rsid w:val="009D0296"/>
    <w:rsid w:val="009D3C9C"/>
    <w:rsid w:val="009D418F"/>
    <w:rsid w:val="009D428E"/>
    <w:rsid w:val="009D45B4"/>
    <w:rsid w:val="009D4D8B"/>
    <w:rsid w:val="009D5742"/>
    <w:rsid w:val="009D7730"/>
    <w:rsid w:val="009D79D9"/>
    <w:rsid w:val="009E0727"/>
    <w:rsid w:val="009E4019"/>
    <w:rsid w:val="009E4C94"/>
    <w:rsid w:val="009E5BF4"/>
    <w:rsid w:val="009E6363"/>
    <w:rsid w:val="009E7A46"/>
    <w:rsid w:val="009E7DC1"/>
    <w:rsid w:val="009F1595"/>
    <w:rsid w:val="009F21F9"/>
    <w:rsid w:val="009F2C6E"/>
    <w:rsid w:val="009F37EC"/>
    <w:rsid w:val="009F485F"/>
    <w:rsid w:val="009F5B20"/>
    <w:rsid w:val="009F6D75"/>
    <w:rsid w:val="009F7858"/>
    <w:rsid w:val="00A009D3"/>
    <w:rsid w:val="00A042F9"/>
    <w:rsid w:val="00A05191"/>
    <w:rsid w:val="00A053E5"/>
    <w:rsid w:val="00A1285A"/>
    <w:rsid w:val="00A13236"/>
    <w:rsid w:val="00A15FAE"/>
    <w:rsid w:val="00A16150"/>
    <w:rsid w:val="00A16323"/>
    <w:rsid w:val="00A24C21"/>
    <w:rsid w:val="00A25713"/>
    <w:rsid w:val="00A25F41"/>
    <w:rsid w:val="00A30414"/>
    <w:rsid w:val="00A31203"/>
    <w:rsid w:val="00A327E7"/>
    <w:rsid w:val="00A3537A"/>
    <w:rsid w:val="00A36446"/>
    <w:rsid w:val="00A37083"/>
    <w:rsid w:val="00A37BFB"/>
    <w:rsid w:val="00A402EC"/>
    <w:rsid w:val="00A44D26"/>
    <w:rsid w:val="00A44FF3"/>
    <w:rsid w:val="00A45260"/>
    <w:rsid w:val="00A45550"/>
    <w:rsid w:val="00A462FB"/>
    <w:rsid w:val="00A47F93"/>
    <w:rsid w:val="00A50A64"/>
    <w:rsid w:val="00A50BE9"/>
    <w:rsid w:val="00A672C1"/>
    <w:rsid w:val="00A6753C"/>
    <w:rsid w:val="00A67FD8"/>
    <w:rsid w:val="00A70C8E"/>
    <w:rsid w:val="00A734EE"/>
    <w:rsid w:val="00A7368F"/>
    <w:rsid w:val="00A738EC"/>
    <w:rsid w:val="00A74613"/>
    <w:rsid w:val="00A75AD2"/>
    <w:rsid w:val="00A77C9D"/>
    <w:rsid w:val="00A85861"/>
    <w:rsid w:val="00A865C9"/>
    <w:rsid w:val="00A92B07"/>
    <w:rsid w:val="00A93079"/>
    <w:rsid w:val="00A93111"/>
    <w:rsid w:val="00A9548B"/>
    <w:rsid w:val="00A95B32"/>
    <w:rsid w:val="00A973FE"/>
    <w:rsid w:val="00A9770A"/>
    <w:rsid w:val="00AA073E"/>
    <w:rsid w:val="00AA1166"/>
    <w:rsid w:val="00AA1B8F"/>
    <w:rsid w:val="00AA3817"/>
    <w:rsid w:val="00AA5A90"/>
    <w:rsid w:val="00AA70A6"/>
    <w:rsid w:val="00AB2F2C"/>
    <w:rsid w:val="00AB3D78"/>
    <w:rsid w:val="00AB4774"/>
    <w:rsid w:val="00AB578B"/>
    <w:rsid w:val="00AB799F"/>
    <w:rsid w:val="00AC19A9"/>
    <w:rsid w:val="00AC23C8"/>
    <w:rsid w:val="00AC260F"/>
    <w:rsid w:val="00AC3CAA"/>
    <w:rsid w:val="00AC485E"/>
    <w:rsid w:val="00AC7D52"/>
    <w:rsid w:val="00AD319D"/>
    <w:rsid w:val="00AD5EE2"/>
    <w:rsid w:val="00AD7838"/>
    <w:rsid w:val="00AE333D"/>
    <w:rsid w:val="00AE6C6F"/>
    <w:rsid w:val="00AF797B"/>
    <w:rsid w:val="00B00980"/>
    <w:rsid w:val="00B03B8F"/>
    <w:rsid w:val="00B0652C"/>
    <w:rsid w:val="00B10522"/>
    <w:rsid w:val="00B12A8A"/>
    <w:rsid w:val="00B13FEC"/>
    <w:rsid w:val="00B151C7"/>
    <w:rsid w:val="00B17C0E"/>
    <w:rsid w:val="00B20080"/>
    <w:rsid w:val="00B20F57"/>
    <w:rsid w:val="00B25A6C"/>
    <w:rsid w:val="00B277B6"/>
    <w:rsid w:val="00B31803"/>
    <w:rsid w:val="00B415CD"/>
    <w:rsid w:val="00B430CD"/>
    <w:rsid w:val="00B4383C"/>
    <w:rsid w:val="00B439B9"/>
    <w:rsid w:val="00B51AC6"/>
    <w:rsid w:val="00B55077"/>
    <w:rsid w:val="00B562F4"/>
    <w:rsid w:val="00B56BE5"/>
    <w:rsid w:val="00B75442"/>
    <w:rsid w:val="00B76408"/>
    <w:rsid w:val="00B77E35"/>
    <w:rsid w:val="00B80422"/>
    <w:rsid w:val="00B8233F"/>
    <w:rsid w:val="00B83862"/>
    <w:rsid w:val="00B86AD8"/>
    <w:rsid w:val="00B86EE5"/>
    <w:rsid w:val="00B91102"/>
    <w:rsid w:val="00B927C9"/>
    <w:rsid w:val="00B930BB"/>
    <w:rsid w:val="00BA0E9B"/>
    <w:rsid w:val="00BA2005"/>
    <w:rsid w:val="00BA7906"/>
    <w:rsid w:val="00BA7A26"/>
    <w:rsid w:val="00BB3AC2"/>
    <w:rsid w:val="00BB5884"/>
    <w:rsid w:val="00BD15CE"/>
    <w:rsid w:val="00BD4F1A"/>
    <w:rsid w:val="00BD7452"/>
    <w:rsid w:val="00BE06EF"/>
    <w:rsid w:val="00BE0C21"/>
    <w:rsid w:val="00BE0FD1"/>
    <w:rsid w:val="00BE1ABF"/>
    <w:rsid w:val="00BE417F"/>
    <w:rsid w:val="00BE4F0E"/>
    <w:rsid w:val="00BF22E3"/>
    <w:rsid w:val="00C04A83"/>
    <w:rsid w:val="00C10BA1"/>
    <w:rsid w:val="00C10D66"/>
    <w:rsid w:val="00C12426"/>
    <w:rsid w:val="00C13656"/>
    <w:rsid w:val="00C15A7E"/>
    <w:rsid w:val="00C16ACC"/>
    <w:rsid w:val="00C17829"/>
    <w:rsid w:val="00C20C7E"/>
    <w:rsid w:val="00C20CE8"/>
    <w:rsid w:val="00C22511"/>
    <w:rsid w:val="00C252B8"/>
    <w:rsid w:val="00C25D4C"/>
    <w:rsid w:val="00C32940"/>
    <w:rsid w:val="00C3383F"/>
    <w:rsid w:val="00C33AC5"/>
    <w:rsid w:val="00C34B80"/>
    <w:rsid w:val="00C3703C"/>
    <w:rsid w:val="00C37D62"/>
    <w:rsid w:val="00C416EA"/>
    <w:rsid w:val="00C4180B"/>
    <w:rsid w:val="00C41CE9"/>
    <w:rsid w:val="00C421E4"/>
    <w:rsid w:val="00C4469C"/>
    <w:rsid w:val="00C46F54"/>
    <w:rsid w:val="00C53148"/>
    <w:rsid w:val="00C532A3"/>
    <w:rsid w:val="00C57E8F"/>
    <w:rsid w:val="00C64A36"/>
    <w:rsid w:val="00C64AA5"/>
    <w:rsid w:val="00C725A1"/>
    <w:rsid w:val="00C726DE"/>
    <w:rsid w:val="00C749C4"/>
    <w:rsid w:val="00C74BBA"/>
    <w:rsid w:val="00C7792D"/>
    <w:rsid w:val="00C822DE"/>
    <w:rsid w:val="00C826ED"/>
    <w:rsid w:val="00C84262"/>
    <w:rsid w:val="00C8488F"/>
    <w:rsid w:val="00C84D34"/>
    <w:rsid w:val="00C86E63"/>
    <w:rsid w:val="00C93A75"/>
    <w:rsid w:val="00C96179"/>
    <w:rsid w:val="00C96348"/>
    <w:rsid w:val="00CA1D65"/>
    <w:rsid w:val="00CA23CB"/>
    <w:rsid w:val="00CA7220"/>
    <w:rsid w:val="00CB184B"/>
    <w:rsid w:val="00CB1950"/>
    <w:rsid w:val="00CB61AD"/>
    <w:rsid w:val="00CB6F02"/>
    <w:rsid w:val="00CC4BA7"/>
    <w:rsid w:val="00CC61E9"/>
    <w:rsid w:val="00CC748D"/>
    <w:rsid w:val="00CC7DEC"/>
    <w:rsid w:val="00CD0217"/>
    <w:rsid w:val="00CD06CB"/>
    <w:rsid w:val="00CD2DFA"/>
    <w:rsid w:val="00CD440A"/>
    <w:rsid w:val="00CD470C"/>
    <w:rsid w:val="00CD6E76"/>
    <w:rsid w:val="00CE18F7"/>
    <w:rsid w:val="00CE34B2"/>
    <w:rsid w:val="00CE3E69"/>
    <w:rsid w:val="00CE5762"/>
    <w:rsid w:val="00CF2A91"/>
    <w:rsid w:val="00CF2E90"/>
    <w:rsid w:val="00CF3890"/>
    <w:rsid w:val="00D031AE"/>
    <w:rsid w:val="00D06353"/>
    <w:rsid w:val="00D147BA"/>
    <w:rsid w:val="00D218B6"/>
    <w:rsid w:val="00D24178"/>
    <w:rsid w:val="00D263B5"/>
    <w:rsid w:val="00D27503"/>
    <w:rsid w:val="00D3076F"/>
    <w:rsid w:val="00D317CC"/>
    <w:rsid w:val="00D33A24"/>
    <w:rsid w:val="00D36782"/>
    <w:rsid w:val="00D370A3"/>
    <w:rsid w:val="00D41D07"/>
    <w:rsid w:val="00D43BE9"/>
    <w:rsid w:val="00D44521"/>
    <w:rsid w:val="00D50ECD"/>
    <w:rsid w:val="00D527CF"/>
    <w:rsid w:val="00D57084"/>
    <w:rsid w:val="00D600CB"/>
    <w:rsid w:val="00D608ED"/>
    <w:rsid w:val="00D6548F"/>
    <w:rsid w:val="00D66737"/>
    <w:rsid w:val="00D66E75"/>
    <w:rsid w:val="00D70908"/>
    <w:rsid w:val="00D70BBF"/>
    <w:rsid w:val="00D71F9E"/>
    <w:rsid w:val="00D73373"/>
    <w:rsid w:val="00D73903"/>
    <w:rsid w:val="00D74C62"/>
    <w:rsid w:val="00D84BE4"/>
    <w:rsid w:val="00D85980"/>
    <w:rsid w:val="00D9105C"/>
    <w:rsid w:val="00D920D1"/>
    <w:rsid w:val="00D92A36"/>
    <w:rsid w:val="00D941E5"/>
    <w:rsid w:val="00D9546E"/>
    <w:rsid w:val="00D95FA7"/>
    <w:rsid w:val="00D97DE4"/>
    <w:rsid w:val="00DA0577"/>
    <w:rsid w:val="00DA49E2"/>
    <w:rsid w:val="00DA5C43"/>
    <w:rsid w:val="00DA7ECC"/>
    <w:rsid w:val="00DB0719"/>
    <w:rsid w:val="00DC67BE"/>
    <w:rsid w:val="00DC6ADF"/>
    <w:rsid w:val="00DC7A3C"/>
    <w:rsid w:val="00DD2E34"/>
    <w:rsid w:val="00DD555F"/>
    <w:rsid w:val="00DD63FA"/>
    <w:rsid w:val="00DD7C6B"/>
    <w:rsid w:val="00DE22BC"/>
    <w:rsid w:val="00DE2C96"/>
    <w:rsid w:val="00DE35BB"/>
    <w:rsid w:val="00DE4AFA"/>
    <w:rsid w:val="00DE5066"/>
    <w:rsid w:val="00DE7379"/>
    <w:rsid w:val="00DF1FBF"/>
    <w:rsid w:val="00DF321F"/>
    <w:rsid w:val="00DF5023"/>
    <w:rsid w:val="00E0329E"/>
    <w:rsid w:val="00E1123F"/>
    <w:rsid w:val="00E11A39"/>
    <w:rsid w:val="00E140BF"/>
    <w:rsid w:val="00E21873"/>
    <w:rsid w:val="00E253A2"/>
    <w:rsid w:val="00E26FA9"/>
    <w:rsid w:val="00E27621"/>
    <w:rsid w:val="00E35C9A"/>
    <w:rsid w:val="00E400A6"/>
    <w:rsid w:val="00E40353"/>
    <w:rsid w:val="00E432DB"/>
    <w:rsid w:val="00E50496"/>
    <w:rsid w:val="00E53B98"/>
    <w:rsid w:val="00E53BC4"/>
    <w:rsid w:val="00E53F1C"/>
    <w:rsid w:val="00E55D78"/>
    <w:rsid w:val="00E60CA0"/>
    <w:rsid w:val="00E663E5"/>
    <w:rsid w:val="00E708F1"/>
    <w:rsid w:val="00E71CF3"/>
    <w:rsid w:val="00E738CD"/>
    <w:rsid w:val="00E73A2A"/>
    <w:rsid w:val="00E762F4"/>
    <w:rsid w:val="00E76A87"/>
    <w:rsid w:val="00E77F9F"/>
    <w:rsid w:val="00E87C19"/>
    <w:rsid w:val="00E90D8F"/>
    <w:rsid w:val="00E91283"/>
    <w:rsid w:val="00E938CF"/>
    <w:rsid w:val="00E941A5"/>
    <w:rsid w:val="00E9420F"/>
    <w:rsid w:val="00E947A4"/>
    <w:rsid w:val="00E96A20"/>
    <w:rsid w:val="00EA440F"/>
    <w:rsid w:val="00EA76AD"/>
    <w:rsid w:val="00EA7DE8"/>
    <w:rsid w:val="00EB2403"/>
    <w:rsid w:val="00EB2ABD"/>
    <w:rsid w:val="00EB756B"/>
    <w:rsid w:val="00EB7E54"/>
    <w:rsid w:val="00EC0352"/>
    <w:rsid w:val="00EC0BA4"/>
    <w:rsid w:val="00EC1331"/>
    <w:rsid w:val="00EC2C38"/>
    <w:rsid w:val="00EC441D"/>
    <w:rsid w:val="00EC760B"/>
    <w:rsid w:val="00ED4775"/>
    <w:rsid w:val="00ED4C56"/>
    <w:rsid w:val="00EE01C6"/>
    <w:rsid w:val="00EE0374"/>
    <w:rsid w:val="00EF1488"/>
    <w:rsid w:val="00EF1AF3"/>
    <w:rsid w:val="00EF2C5E"/>
    <w:rsid w:val="00EF638C"/>
    <w:rsid w:val="00EF71FA"/>
    <w:rsid w:val="00EF7513"/>
    <w:rsid w:val="00F0195D"/>
    <w:rsid w:val="00F0200B"/>
    <w:rsid w:val="00F06F33"/>
    <w:rsid w:val="00F11146"/>
    <w:rsid w:val="00F1127E"/>
    <w:rsid w:val="00F152BF"/>
    <w:rsid w:val="00F17754"/>
    <w:rsid w:val="00F177C2"/>
    <w:rsid w:val="00F202CF"/>
    <w:rsid w:val="00F2125D"/>
    <w:rsid w:val="00F21A2A"/>
    <w:rsid w:val="00F22D0E"/>
    <w:rsid w:val="00F260EA"/>
    <w:rsid w:val="00F2686F"/>
    <w:rsid w:val="00F3324D"/>
    <w:rsid w:val="00F338D1"/>
    <w:rsid w:val="00F35233"/>
    <w:rsid w:val="00F3561A"/>
    <w:rsid w:val="00F35B8F"/>
    <w:rsid w:val="00F41A98"/>
    <w:rsid w:val="00F4398A"/>
    <w:rsid w:val="00F44CB7"/>
    <w:rsid w:val="00F45467"/>
    <w:rsid w:val="00F502DA"/>
    <w:rsid w:val="00F53765"/>
    <w:rsid w:val="00F55192"/>
    <w:rsid w:val="00F553BA"/>
    <w:rsid w:val="00F61D43"/>
    <w:rsid w:val="00F62E3A"/>
    <w:rsid w:val="00F64AAC"/>
    <w:rsid w:val="00F700C9"/>
    <w:rsid w:val="00F709EF"/>
    <w:rsid w:val="00F7187F"/>
    <w:rsid w:val="00F72457"/>
    <w:rsid w:val="00F7439D"/>
    <w:rsid w:val="00F77038"/>
    <w:rsid w:val="00F8067A"/>
    <w:rsid w:val="00F844E1"/>
    <w:rsid w:val="00F84AFD"/>
    <w:rsid w:val="00F862E2"/>
    <w:rsid w:val="00F90566"/>
    <w:rsid w:val="00F90E63"/>
    <w:rsid w:val="00F93D74"/>
    <w:rsid w:val="00FA19EB"/>
    <w:rsid w:val="00FA2063"/>
    <w:rsid w:val="00FA72B8"/>
    <w:rsid w:val="00FB6DCE"/>
    <w:rsid w:val="00FB6F1B"/>
    <w:rsid w:val="00FB7811"/>
    <w:rsid w:val="00FC2789"/>
    <w:rsid w:val="00FC3B26"/>
    <w:rsid w:val="00FC4817"/>
    <w:rsid w:val="00FC66CC"/>
    <w:rsid w:val="00FC6AD4"/>
    <w:rsid w:val="00FD029A"/>
    <w:rsid w:val="00FD10FE"/>
    <w:rsid w:val="00FD5E17"/>
    <w:rsid w:val="00FD69ED"/>
    <w:rsid w:val="00FE0638"/>
    <w:rsid w:val="00FE3D5D"/>
    <w:rsid w:val="00FF2204"/>
    <w:rsid w:val="00FF2A35"/>
    <w:rsid w:val="00FF2B40"/>
    <w:rsid w:val="00FF3A7C"/>
    <w:rsid w:val="00FF4427"/>
    <w:rsid w:val="00FF6E7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9006D"/>
  <w15:docId w15:val="{24232300-48AF-489E-97DE-60054B6E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806"/>
  </w:style>
  <w:style w:type="paragraph" w:styleId="Heading1">
    <w:name w:val="heading 1"/>
    <w:basedOn w:val="Normal"/>
    <w:next w:val="Normal"/>
    <w:link w:val="Heading1Char"/>
    <w:uiPriority w:val="9"/>
    <w:qFormat/>
    <w:rsid w:val="00D570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41A5"/>
    <w:pPr>
      <w:keepNext/>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C16A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D029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7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59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5962"/>
  </w:style>
  <w:style w:type="paragraph" w:styleId="Footer">
    <w:name w:val="footer"/>
    <w:basedOn w:val="Normal"/>
    <w:link w:val="FooterChar"/>
    <w:uiPriority w:val="99"/>
    <w:unhideWhenUsed/>
    <w:rsid w:val="00435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962"/>
  </w:style>
  <w:style w:type="paragraph" w:styleId="Caption">
    <w:name w:val="caption"/>
    <w:basedOn w:val="Normal"/>
    <w:next w:val="Normal"/>
    <w:uiPriority w:val="35"/>
    <w:unhideWhenUsed/>
    <w:qFormat/>
    <w:rsid w:val="00B277B6"/>
    <w:pPr>
      <w:spacing w:after="200" w:line="240" w:lineRule="auto"/>
    </w:pPr>
    <w:rPr>
      <w:i/>
      <w:iCs/>
      <w:color w:val="44546A" w:themeColor="text2"/>
      <w:sz w:val="18"/>
      <w:szCs w:val="18"/>
    </w:rPr>
  </w:style>
  <w:style w:type="character" w:styleId="Emphasis">
    <w:name w:val="Emphasis"/>
    <w:basedOn w:val="DefaultParagraphFont"/>
    <w:uiPriority w:val="20"/>
    <w:qFormat/>
    <w:rsid w:val="00F90E63"/>
    <w:rPr>
      <w:i/>
      <w:iCs/>
    </w:rPr>
  </w:style>
  <w:style w:type="paragraph" w:styleId="ListParagraph">
    <w:name w:val="List Paragraph"/>
    <w:aliases w:val="Body of text,ANNEX,List Paragraph1,kepala,Paragraph no,Sub Judul DEA KP,tabel"/>
    <w:basedOn w:val="Normal"/>
    <w:link w:val="ListParagraphChar"/>
    <w:uiPriority w:val="34"/>
    <w:qFormat/>
    <w:rsid w:val="00F90E63"/>
    <w:pPr>
      <w:spacing w:after="200" w:line="276" w:lineRule="auto"/>
      <w:ind w:left="720"/>
      <w:contextualSpacing/>
    </w:pPr>
    <w:rPr>
      <w:rFonts w:eastAsiaTheme="minorEastAsia"/>
    </w:rPr>
  </w:style>
  <w:style w:type="character" w:customStyle="1" w:styleId="ListParagraphChar">
    <w:name w:val="List Paragraph Char"/>
    <w:aliases w:val="Body of text Char,ANNEX Char,List Paragraph1 Char,kepala Char,Paragraph no Char,Sub Judul DEA KP Char,tabel Char"/>
    <w:link w:val="ListParagraph"/>
    <w:uiPriority w:val="34"/>
    <w:qFormat/>
    <w:locked/>
    <w:rsid w:val="00F90E63"/>
    <w:rPr>
      <w:rFonts w:eastAsiaTheme="minorEastAsia"/>
    </w:rPr>
  </w:style>
  <w:style w:type="paragraph" w:customStyle="1" w:styleId="Default">
    <w:name w:val="Default"/>
    <w:rsid w:val="003E5DD8"/>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qFormat/>
    <w:rsid w:val="003E5DD8"/>
    <w:rPr>
      <w:color w:val="0563C1" w:themeColor="hyperlink"/>
      <w:u w:val="single"/>
    </w:rPr>
  </w:style>
  <w:style w:type="character" w:customStyle="1" w:styleId="UnresolvedMention1">
    <w:name w:val="Unresolved Mention1"/>
    <w:basedOn w:val="DefaultParagraphFont"/>
    <w:uiPriority w:val="99"/>
    <w:semiHidden/>
    <w:unhideWhenUsed/>
    <w:rsid w:val="00995415"/>
    <w:rPr>
      <w:color w:val="605E5C"/>
      <w:shd w:val="clear" w:color="auto" w:fill="E1DFDD"/>
    </w:rPr>
  </w:style>
  <w:style w:type="paragraph" w:styleId="BalloonText">
    <w:name w:val="Balloon Text"/>
    <w:basedOn w:val="Normal"/>
    <w:link w:val="BalloonTextChar"/>
    <w:uiPriority w:val="99"/>
    <w:semiHidden/>
    <w:unhideWhenUsed/>
    <w:rsid w:val="0008697C"/>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8697C"/>
    <w:rPr>
      <w:rFonts w:ascii="Tahoma" w:eastAsia="Calibri" w:hAnsi="Tahoma" w:cs="Tahoma"/>
      <w:sz w:val="16"/>
      <w:szCs w:val="16"/>
    </w:rPr>
  </w:style>
  <w:style w:type="paragraph" w:styleId="HTMLPreformatted">
    <w:name w:val="HTML Preformatted"/>
    <w:basedOn w:val="Normal"/>
    <w:link w:val="HTMLPreformattedChar"/>
    <w:unhideWhenUsed/>
    <w:rsid w:val="000869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rsid w:val="0008697C"/>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qFormat/>
    <w:rsid w:val="0008697C"/>
    <w:rPr>
      <w:sz w:val="16"/>
      <w:szCs w:val="16"/>
    </w:rPr>
  </w:style>
  <w:style w:type="paragraph" w:styleId="CommentText">
    <w:name w:val="annotation text"/>
    <w:basedOn w:val="Normal"/>
    <w:link w:val="CommentTextChar"/>
    <w:uiPriority w:val="99"/>
    <w:unhideWhenUsed/>
    <w:qFormat/>
    <w:rsid w:val="0008697C"/>
    <w:pPr>
      <w:spacing w:line="240" w:lineRule="auto"/>
    </w:pPr>
    <w:rPr>
      <w:sz w:val="20"/>
      <w:szCs w:val="20"/>
      <w:lang w:val="id-ID"/>
    </w:rPr>
  </w:style>
  <w:style w:type="character" w:customStyle="1" w:styleId="CommentTextChar">
    <w:name w:val="Comment Text Char"/>
    <w:basedOn w:val="DefaultParagraphFont"/>
    <w:link w:val="CommentText"/>
    <w:uiPriority w:val="99"/>
    <w:qFormat/>
    <w:rsid w:val="0008697C"/>
    <w:rPr>
      <w:sz w:val="20"/>
      <w:szCs w:val="20"/>
      <w:lang w:val="id-ID"/>
    </w:rPr>
  </w:style>
  <w:style w:type="paragraph" w:styleId="CommentSubject">
    <w:name w:val="annotation subject"/>
    <w:basedOn w:val="CommentText"/>
    <w:next w:val="CommentText"/>
    <w:link w:val="CommentSubjectChar"/>
    <w:uiPriority w:val="99"/>
    <w:semiHidden/>
    <w:unhideWhenUsed/>
    <w:rsid w:val="0008697C"/>
    <w:rPr>
      <w:b/>
      <w:bCs/>
    </w:rPr>
  </w:style>
  <w:style w:type="character" w:customStyle="1" w:styleId="CommentSubjectChar">
    <w:name w:val="Comment Subject Char"/>
    <w:basedOn w:val="CommentTextChar"/>
    <w:link w:val="CommentSubject"/>
    <w:uiPriority w:val="99"/>
    <w:semiHidden/>
    <w:rsid w:val="0008697C"/>
    <w:rPr>
      <w:b/>
      <w:bCs/>
      <w:sz w:val="20"/>
      <w:szCs w:val="20"/>
      <w:lang w:val="id-ID"/>
    </w:rPr>
  </w:style>
  <w:style w:type="character" w:customStyle="1" w:styleId="reference-text">
    <w:name w:val="reference-text"/>
    <w:basedOn w:val="DefaultParagraphFont"/>
    <w:rsid w:val="00F2125D"/>
  </w:style>
  <w:style w:type="paragraph" w:styleId="NormalWeb">
    <w:name w:val="Normal (Web)"/>
    <w:basedOn w:val="Normal"/>
    <w:uiPriority w:val="99"/>
    <w:unhideWhenUsed/>
    <w:qFormat/>
    <w:rsid w:val="00F2125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laceholderText">
    <w:name w:val="Placeholder Text"/>
    <w:basedOn w:val="DefaultParagraphFont"/>
    <w:uiPriority w:val="99"/>
    <w:semiHidden/>
    <w:rsid w:val="00F2125D"/>
    <w:rPr>
      <w:color w:val="808080"/>
    </w:rPr>
  </w:style>
  <w:style w:type="character" w:customStyle="1" w:styleId="label">
    <w:name w:val="label"/>
    <w:basedOn w:val="DefaultParagraphFont"/>
    <w:rsid w:val="001F3E49"/>
  </w:style>
  <w:style w:type="character" w:customStyle="1" w:styleId="value">
    <w:name w:val="value"/>
    <w:basedOn w:val="DefaultParagraphFont"/>
    <w:rsid w:val="001F3E49"/>
  </w:style>
  <w:style w:type="character" w:customStyle="1" w:styleId="Heading2Char">
    <w:name w:val="Heading 2 Char"/>
    <w:basedOn w:val="DefaultParagraphFont"/>
    <w:link w:val="Heading2"/>
    <w:uiPriority w:val="9"/>
    <w:rsid w:val="00E941A5"/>
    <w:rPr>
      <w:rFonts w:asciiTheme="majorHAnsi" w:eastAsiaTheme="majorEastAsia" w:hAnsiTheme="majorHAnsi" w:cstheme="majorBidi"/>
      <w:b/>
      <w:bCs/>
      <w:i/>
      <w:iCs/>
      <w:sz w:val="28"/>
      <w:szCs w:val="28"/>
    </w:rPr>
  </w:style>
  <w:style w:type="paragraph" w:customStyle="1" w:styleId="Bulleteda">
    <w:name w:val="Bulleted (a)"/>
    <w:basedOn w:val="Normal"/>
    <w:rsid w:val="00E941A5"/>
    <w:pPr>
      <w:numPr>
        <w:numId w:val="2"/>
      </w:numPr>
      <w:tabs>
        <w:tab w:val="clear" w:pos="360"/>
        <w:tab w:val="left" w:pos="284"/>
      </w:tabs>
      <w:spacing w:after="0" w:line="240" w:lineRule="auto"/>
      <w:ind w:left="284" w:hanging="284"/>
      <w:jc w:val="both"/>
    </w:pPr>
    <w:rPr>
      <w:rFonts w:ascii="Times New Roman" w:eastAsia="Times New Roman" w:hAnsi="Times New Roman" w:cs="Times New Roman"/>
      <w:sz w:val="20"/>
      <w:szCs w:val="20"/>
      <w:lang w:val="id-ID" w:eastAsia="zh-CN"/>
    </w:rPr>
  </w:style>
  <w:style w:type="paragraph" w:styleId="Title">
    <w:name w:val="Title"/>
    <w:aliases w:val="Sub Bab,Section"/>
    <w:next w:val="Normal"/>
    <w:link w:val="TitleChar"/>
    <w:autoRedefine/>
    <w:qFormat/>
    <w:rsid w:val="0028437B"/>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aliases w:val="Sub Bab Char,Section Char"/>
    <w:basedOn w:val="DefaultParagraphFont"/>
    <w:link w:val="Title"/>
    <w:rsid w:val="0028437B"/>
    <w:rPr>
      <w:rFonts w:ascii="Century Schoolbook" w:eastAsia="Times New Roman" w:hAnsi="Century Schoolbook" w:cs="Times New Roman"/>
      <w:b/>
      <w:bCs/>
      <w:iCs/>
      <w:kern w:val="28"/>
      <w:szCs w:val="32"/>
    </w:rPr>
  </w:style>
  <w:style w:type="paragraph" w:customStyle="1" w:styleId="IsiArtikel">
    <w:name w:val="Isi Artikel"/>
    <w:basedOn w:val="ListParagraph"/>
    <w:link w:val="IsiArtikelChar"/>
    <w:qFormat/>
    <w:rsid w:val="0028437B"/>
    <w:pPr>
      <w:spacing w:before="120" w:after="0" w:line="240" w:lineRule="auto"/>
      <w:ind w:left="0" w:firstLine="720"/>
      <w:jc w:val="both"/>
    </w:pPr>
    <w:rPr>
      <w:rFonts w:ascii="Century Schoolbook" w:eastAsia="Calibri" w:hAnsi="Century Schoolbook" w:cs="Times New Roman"/>
    </w:rPr>
  </w:style>
  <w:style w:type="character" w:customStyle="1" w:styleId="IsiArtikelChar">
    <w:name w:val="Isi Artikel Char"/>
    <w:basedOn w:val="DefaultParagraphFont"/>
    <w:link w:val="IsiArtikel"/>
    <w:rsid w:val="0028437B"/>
    <w:rPr>
      <w:rFonts w:ascii="Century Schoolbook" w:eastAsia="Calibri" w:hAnsi="Century Schoolbook" w:cs="Times New Roman"/>
    </w:rPr>
  </w:style>
  <w:style w:type="paragraph" w:customStyle="1" w:styleId="Stylepapertitle14pt">
    <w:name w:val="Style paper title + 14 pt"/>
    <w:basedOn w:val="Normal"/>
    <w:rsid w:val="009F37EC"/>
    <w:pPr>
      <w:spacing w:after="120" w:line="240" w:lineRule="auto"/>
      <w:jc w:val="center"/>
    </w:pPr>
    <w:rPr>
      <w:rFonts w:ascii="Times New Roman" w:eastAsia="MS Mincho" w:hAnsi="Times New Roman" w:cs="Times New Roman"/>
      <w:noProof/>
      <w:sz w:val="24"/>
      <w:szCs w:val="48"/>
    </w:rPr>
  </w:style>
  <w:style w:type="paragraph" w:customStyle="1" w:styleId="abstrak">
    <w:name w:val="abstrak"/>
    <w:basedOn w:val="BodyText"/>
    <w:qFormat/>
    <w:rsid w:val="009F37EC"/>
    <w:pPr>
      <w:spacing w:after="0" w:line="240" w:lineRule="auto"/>
      <w:ind w:left="567" w:right="567"/>
      <w:jc w:val="both"/>
    </w:pPr>
    <w:rPr>
      <w:rFonts w:ascii="Times New Roman" w:hAnsi="Times New Roman" w:cs="Times New Roman"/>
      <w:spacing w:val="-1"/>
      <w:sz w:val="20"/>
      <w:szCs w:val="24"/>
    </w:rPr>
  </w:style>
  <w:style w:type="paragraph" w:styleId="BodyText">
    <w:name w:val="Body Text"/>
    <w:basedOn w:val="Normal"/>
    <w:link w:val="BodyTextChar"/>
    <w:uiPriority w:val="99"/>
    <w:unhideWhenUsed/>
    <w:rsid w:val="009F37EC"/>
    <w:pPr>
      <w:spacing w:after="120"/>
    </w:pPr>
  </w:style>
  <w:style w:type="character" w:customStyle="1" w:styleId="BodyTextChar">
    <w:name w:val="Body Text Char"/>
    <w:basedOn w:val="DefaultParagraphFont"/>
    <w:link w:val="BodyText"/>
    <w:rsid w:val="009F37EC"/>
  </w:style>
  <w:style w:type="paragraph" w:customStyle="1" w:styleId="Judul">
    <w:name w:val="Judul"/>
    <w:basedOn w:val="Heading1"/>
    <w:link w:val="JudulChar"/>
    <w:qFormat/>
    <w:rsid w:val="00D57084"/>
    <w:pPr>
      <w:spacing w:line="360" w:lineRule="auto"/>
      <w:jc w:val="center"/>
    </w:pPr>
    <w:rPr>
      <w:rFonts w:ascii="Times New Roman" w:eastAsia="Times New Roman" w:hAnsi="Times New Roman" w:cs="Times New Roman"/>
      <w:b/>
      <w:bCs/>
      <w:color w:val="auto"/>
      <w:sz w:val="28"/>
      <w:szCs w:val="28"/>
      <w:lang w:val="en-ID"/>
    </w:rPr>
  </w:style>
  <w:style w:type="paragraph" w:customStyle="1" w:styleId="Baru">
    <w:name w:val="Baru"/>
    <w:basedOn w:val="Normal"/>
    <w:link w:val="BaruChar"/>
    <w:qFormat/>
    <w:rsid w:val="00D57084"/>
    <w:pPr>
      <w:spacing w:after="200" w:line="276" w:lineRule="auto"/>
    </w:pPr>
    <w:rPr>
      <w:rFonts w:ascii="Times New Roman" w:eastAsia="Times New Roman" w:hAnsi="Times New Roman" w:cs="Times New Roman"/>
      <w:sz w:val="24"/>
      <w:szCs w:val="24"/>
      <w:lang w:val="id-ID"/>
    </w:rPr>
  </w:style>
  <w:style w:type="character" w:customStyle="1" w:styleId="JudulChar">
    <w:name w:val="Judul Char"/>
    <w:link w:val="Judul"/>
    <w:rsid w:val="00D57084"/>
    <w:rPr>
      <w:rFonts w:ascii="Times New Roman" w:eastAsia="Times New Roman" w:hAnsi="Times New Roman" w:cs="Times New Roman"/>
      <w:b/>
      <w:bCs/>
      <w:sz w:val="28"/>
      <w:szCs w:val="28"/>
      <w:lang w:val="en-ID"/>
    </w:rPr>
  </w:style>
  <w:style w:type="character" w:customStyle="1" w:styleId="BaruChar">
    <w:name w:val="Baru Char"/>
    <w:link w:val="Baru"/>
    <w:rsid w:val="00D57084"/>
    <w:rPr>
      <w:rFonts w:ascii="Times New Roman" w:eastAsia="Times New Roman" w:hAnsi="Times New Roman" w:cs="Times New Roman"/>
      <w:sz w:val="24"/>
      <w:szCs w:val="24"/>
      <w:lang w:val="id-ID"/>
    </w:rPr>
  </w:style>
  <w:style w:type="paragraph" w:customStyle="1" w:styleId="Gambar">
    <w:name w:val="Gambar"/>
    <w:basedOn w:val="Baru"/>
    <w:link w:val="GambarChar"/>
    <w:qFormat/>
    <w:rsid w:val="00D57084"/>
    <w:pPr>
      <w:spacing w:after="120" w:line="240" w:lineRule="auto"/>
      <w:jc w:val="center"/>
    </w:pPr>
    <w:rPr>
      <w:sz w:val="20"/>
      <w:szCs w:val="20"/>
    </w:rPr>
  </w:style>
  <w:style w:type="character" w:customStyle="1" w:styleId="GambarChar">
    <w:name w:val="Gambar Char"/>
    <w:link w:val="Gambar"/>
    <w:rsid w:val="00D57084"/>
    <w:rPr>
      <w:rFonts w:ascii="Times New Roman" w:eastAsia="Times New Roman" w:hAnsi="Times New Roman" w:cs="Times New Roman"/>
      <w:sz w:val="20"/>
      <w:szCs w:val="20"/>
      <w:lang w:val="id-ID"/>
    </w:rPr>
  </w:style>
  <w:style w:type="character" w:customStyle="1" w:styleId="Heading1Char">
    <w:name w:val="Heading 1 Char"/>
    <w:basedOn w:val="DefaultParagraphFont"/>
    <w:link w:val="Heading1"/>
    <w:uiPriority w:val="9"/>
    <w:rsid w:val="00D57084"/>
    <w:rPr>
      <w:rFonts w:asciiTheme="majorHAnsi" w:eastAsiaTheme="majorEastAsia" w:hAnsiTheme="majorHAnsi" w:cstheme="majorBidi"/>
      <w:color w:val="2E74B5" w:themeColor="accent1" w:themeShade="BF"/>
      <w:sz w:val="32"/>
      <w:szCs w:val="32"/>
    </w:rPr>
  </w:style>
  <w:style w:type="paragraph" w:customStyle="1" w:styleId="DaftarPustaka">
    <w:name w:val="Daftar Pustaka"/>
    <w:basedOn w:val="Title"/>
    <w:autoRedefine/>
    <w:qFormat/>
    <w:rsid w:val="00861B91"/>
    <w:pPr>
      <w:spacing w:after="120"/>
      <w:outlineLvl w:val="9"/>
    </w:pPr>
    <w:rPr>
      <w:rFonts w:ascii="Times New Roman" w:hAnsi="Times New Roman"/>
      <w:b w:val="0"/>
      <w:bCs w:val="0"/>
      <w:iCs w:val="0"/>
      <w:noProof/>
      <w:kern w:val="0"/>
      <w:szCs w:val="24"/>
    </w:rPr>
  </w:style>
  <w:style w:type="paragraph" w:styleId="Bibliography">
    <w:name w:val="Bibliography"/>
    <w:basedOn w:val="Normal"/>
    <w:next w:val="Normal"/>
    <w:uiPriority w:val="37"/>
    <w:unhideWhenUsed/>
    <w:rsid w:val="006C3B60"/>
    <w:pPr>
      <w:spacing w:after="0" w:line="240" w:lineRule="auto"/>
      <w:jc w:val="center"/>
    </w:pPr>
    <w:rPr>
      <w:rFonts w:ascii="Times New Roman" w:hAnsi="Times New Roman" w:cs="Times New Roman"/>
      <w:sz w:val="20"/>
      <w:szCs w:val="20"/>
    </w:rPr>
  </w:style>
  <w:style w:type="character" w:customStyle="1" w:styleId="UnresolvedMention2">
    <w:name w:val="Unresolved Mention2"/>
    <w:basedOn w:val="DefaultParagraphFont"/>
    <w:uiPriority w:val="99"/>
    <w:semiHidden/>
    <w:unhideWhenUsed/>
    <w:rsid w:val="00082140"/>
    <w:rPr>
      <w:color w:val="605E5C"/>
      <w:shd w:val="clear" w:color="auto" w:fill="E1DFDD"/>
    </w:rPr>
  </w:style>
  <w:style w:type="character" w:customStyle="1" w:styleId="Heading4Char">
    <w:name w:val="Heading 4 Char"/>
    <w:basedOn w:val="DefaultParagraphFont"/>
    <w:link w:val="Heading4"/>
    <w:uiPriority w:val="9"/>
    <w:semiHidden/>
    <w:qFormat/>
    <w:rsid w:val="00FD029A"/>
    <w:rPr>
      <w:rFonts w:asciiTheme="majorHAnsi" w:eastAsiaTheme="majorEastAsia" w:hAnsiTheme="majorHAnsi" w:cstheme="majorBidi"/>
      <w:i/>
      <w:iCs/>
      <w:color w:val="2E74B5" w:themeColor="accent1" w:themeShade="BF"/>
    </w:rPr>
  </w:style>
  <w:style w:type="paragraph" w:styleId="Revision">
    <w:name w:val="Revision"/>
    <w:hidden/>
    <w:uiPriority w:val="99"/>
    <w:semiHidden/>
    <w:rsid w:val="00DA7ECC"/>
    <w:pPr>
      <w:spacing w:after="0" w:line="240" w:lineRule="auto"/>
    </w:pPr>
  </w:style>
  <w:style w:type="character" w:customStyle="1" w:styleId="UnresolvedMention3">
    <w:name w:val="Unresolved Mention3"/>
    <w:basedOn w:val="DefaultParagraphFont"/>
    <w:uiPriority w:val="99"/>
    <w:semiHidden/>
    <w:unhideWhenUsed/>
    <w:rsid w:val="00746792"/>
    <w:rPr>
      <w:color w:val="605E5C"/>
      <w:shd w:val="clear" w:color="auto" w:fill="E1DFDD"/>
    </w:rPr>
  </w:style>
  <w:style w:type="paragraph" w:styleId="NoSpacing">
    <w:name w:val="No Spacing"/>
    <w:aliases w:val="1 ABSTRAK INDO"/>
    <w:basedOn w:val="Normal"/>
    <w:link w:val="NoSpacingChar"/>
    <w:qFormat/>
    <w:rsid w:val="008D227E"/>
    <w:pPr>
      <w:autoSpaceDE w:val="0"/>
      <w:autoSpaceDN w:val="0"/>
      <w:adjustRightInd w:val="0"/>
      <w:spacing w:after="0" w:line="240" w:lineRule="auto"/>
      <w:jc w:val="both"/>
      <w:textAlignment w:val="center"/>
    </w:pPr>
    <w:rPr>
      <w:rFonts w:ascii="Cambria" w:eastAsia="Calibri" w:hAnsi="Cambria" w:cs="Calisto MT"/>
      <w:bCs/>
      <w:iCs/>
      <w:color w:val="000000"/>
      <w:sz w:val="20"/>
      <w:szCs w:val="16"/>
      <w:lang w:val="en-GB"/>
    </w:rPr>
  </w:style>
  <w:style w:type="character" w:customStyle="1" w:styleId="NoSpacingChar">
    <w:name w:val="No Spacing Char"/>
    <w:aliases w:val="1 ABSTRAK INDO Char"/>
    <w:link w:val="NoSpacing"/>
    <w:uiPriority w:val="1"/>
    <w:rsid w:val="008D227E"/>
    <w:rPr>
      <w:rFonts w:ascii="Cambria" w:eastAsia="Calibri" w:hAnsi="Cambria" w:cs="Calisto MT"/>
      <w:bCs/>
      <w:iCs/>
      <w:color w:val="000000"/>
      <w:sz w:val="20"/>
      <w:szCs w:val="16"/>
      <w:lang w:val="en-GB"/>
    </w:rPr>
  </w:style>
  <w:style w:type="character" w:customStyle="1" w:styleId="UnresolvedMention4">
    <w:name w:val="Unresolved Mention4"/>
    <w:basedOn w:val="DefaultParagraphFont"/>
    <w:uiPriority w:val="99"/>
    <w:semiHidden/>
    <w:unhideWhenUsed/>
    <w:rsid w:val="003159DC"/>
    <w:rPr>
      <w:color w:val="605E5C"/>
      <w:shd w:val="clear" w:color="auto" w:fill="E1DFDD"/>
    </w:rPr>
  </w:style>
  <w:style w:type="paragraph" w:styleId="BodyTextIndent">
    <w:name w:val="Body Text Indent"/>
    <w:basedOn w:val="Normal"/>
    <w:link w:val="BodyTextIndentChar"/>
    <w:uiPriority w:val="99"/>
    <w:unhideWhenUsed/>
    <w:rsid w:val="00C84262"/>
    <w:pPr>
      <w:spacing w:after="120"/>
      <w:ind w:left="360"/>
    </w:pPr>
  </w:style>
  <w:style w:type="character" w:customStyle="1" w:styleId="BodyTextIndentChar">
    <w:name w:val="Body Text Indent Char"/>
    <w:basedOn w:val="DefaultParagraphFont"/>
    <w:link w:val="BodyTextIndent"/>
    <w:uiPriority w:val="99"/>
    <w:rsid w:val="00C84262"/>
  </w:style>
  <w:style w:type="character" w:styleId="FootnoteReference">
    <w:name w:val="footnote reference"/>
    <w:uiPriority w:val="99"/>
    <w:semiHidden/>
    <w:qFormat/>
    <w:rsid w:val="0085676B"/>
    <w:rPr>
      <w:rFonts w:ascii="Times New Roman" w:hAnsi="Times New Roman" w:cs="Times New Roman"/>
      <w:vertAlign w:val="superscript"/>
    </w:rPr>
  </w:style>
  <w:style w:type="character" w:customStyle="1" w:styleId="jlqj4b">
    <w:name w:val="jlqj4b"/>
    <w:basedOn w:val="DefaultParagraphFont"/>
    <w:rsid w:val="008360F5"/>
  </w:style>
  <w:style w:type="character" w:customStyle="1" w:styleId="hgkelc">
    <w:name w:val="hgkelc"/>
    <w:basedOn w:val="DefaultParagraphFont"/>
    <w:rsid w:val="0082499D"/>
  </w:style>
  <w:style w:type="paragraph" w:customStyle="1" w:styleId="DaftarReferensi">
    <w:name w:val="Daftar Referensi"/>
    <w:basedOn w:val="Normal"/>
    <w:rsid w:val="0082499D"/>
    <w:pPr>
      <w:numPr>
        <w:numId w:val="3"/>
      </w:numPr>
      <w:autoSpaceDE w:val="0"/>
      <w:autoSpaceDN w:val="0"/>
      <w:adjustRightInd w:val="0"/>
      <w:spacing w:after="0" w:line="240" w:lineRule="auto"/>
      <w:jc w:val="both"/>
    </w:pPr>
    <w:rPr>
      <w:rFonts w:ascii="Arial" w:eastAsia="Times New Roman" w:hAnsi="Arial" w:cs="Times New Roman"/>
      <w:sz w:val="20"/>
      <w:szCs w:val="24"/>
      <w:lang w:val="id-ID"/>
    </w:rPr>
  </w:style>
  <w:style w:type="paragraph" w:customStyle="1" w:styleId="2penulis">
    <w:name w:val="2 penulis"/>
    <w:basedOn w:val="Normal"/>
    <w:link w:val="2penulisChar"/>
    <w:qFormat/>
    <w:rsid w:val="00587C9C"/>
    <w:pPr>
      <w:autoSpaceDE w:val="0"/>
      <w:autoSpaceDN w:val="0"/>
      <w:adjustRightInd w:val="0"/>
      <w:spacing w:after="0" w:line="288" w:lineRule="auto"/>
      <w:jc w:val="center"/>
      <w:textAlignment w:val="center"/>
    </w:pPr>
    <w:rPr>
      <w:rFonts w:ascii="Cambria" w:eastAsia="Calibri" w:hAnsi="Cambria" w:cs="Times New Roman"/>
      <w:b/>
      <w:sz w:val="24"/>
      <w:szCs w:val="20"/>
    </w:rPr>
  </w:style>
  <w:style w:type="character" w:customStyle="1" w:styleId="2penulisChar">
    <w:name w:val="2 penulis Char"/>
    <w:link w:val="2penulis"/>
    <w:rsid w:val="00587C9C"/>
    <w:rPr>
      <w:rFonts w:ascii="Cambria" w:eastAsia="Calibri" w:hAnsi="Cambria" w:cs="Times New Roman"/>
      <w:b/>
      <w:sz w:val="24"/>
      <w:szCs w:val="20"/>
    </w:rPr>
  </w:style>
  <w:style w:type="paragraph" w:customStyle="1" w:styleId="Paragraph">
    <w:name w:val="Paragraph"/>
    <w:basedOn w:val="Normal"/>
    <w:rsid w:val="00587C9C"/>
    <w:pPr>
      <w:spacing w:after="0" w:line="240" w:lineRule="auto"/>
      <w:ind w:firstLine="284"/>
      <w:jc w:val="both"/>
    </w:pPr>
    <w:rPr>
      <w:rFonts w:ascii="Times New Roman" w:eastAsia="Times New Roman" w:hAnsi="Times New Roman" w:cs="Times New Roman"/>
      <w:sz w:val="20"/>
      <w:szCs w:val="20"/>
    </w:rPr>
  </w:style>
  <w:style w:type="paragraph" w:customStyle="1" w:styleId="alamat">
    <w:name w:val="alamat"/>
    <w:basedOn w:val="Normal"/>
    <w:link w:val="alamatChar"/>
    <w:qFormat/>
    <w:rsid w:val="00C16ACC"/>
    <w:pPr>
      <w:tabs>
        <w:tab w:val="left" w:pos="3882"/>
      </w:tabs>
      <w:autoSpaceDE w:val="0"/>
      <w:autoSpaceDN w:val="0"/>
      <w:adjustRightInd w:val="0"/>
      <w:spacing w:after="0" w:line="240" w:lineRule="auto"/>
      <w:jc w:val="center"/>
      <w:textAlignment w:val="center"/>
    </w:pPr>
    <w:rPr>
      <w:rFonts w:ascii="Cambria" w:eastAsia="Calibri" w:hAnsi="Cambria" w:cs="Calisto MT"/>
      <w:color w:val="000000"/>
      <w:szCs w:val="20"/>
      <w:lang w:bidi="en-US"/>
    </w:rPr>
  </w:style>
  <w:style w:type="character" w:customStyle="1" w:styleId="alamatChar">
    <w:name w:val="alamat Char"/>
    <w:link w:val="alamat"/>
    <w:rsid w:val="00C16ACC"/>
    <w:rPr>
      <w:rFonts w:ascii="Cambria" w:eastAsia="Calibri" w:hAnsi="Cambria" w:cs="Calisto MT"/>
      <w:color w:val="000000"/>
      <w:szCs w:val="20"/>
      <w:lang w:bidi="en-US"/>
    </w:rPr>
  </w:style>
  <w:style w:type="paragraph" w:customStyle="1" w:styleId="JudulAbstrakInggris">
    <w:name w:val="Judul Abstrak Inggris"/>
    <w:basedOn w:val="Normal"/>
    <w:link w:val="JudulAbstrakInggrisChar"/>
    <w:qFormat/>
    <w:rsid w:val="00C16ACC"/>
    <w:pPr>
      <w:suppressAutoHyphens/>
      <w:autoSpaceDE w:val="0"/>
      <w:autoSpaceDN w:val="0"/>
      <w:adjustRightInd w:val="0"/>
      <w:spacing w:after="0" w:line="240" w:lineRule="auto"/>
      <w:jc w:val="center"/>
      <w:textAlignment w:val="center"/>
    </w:pPr>
    <w:rPr>
      <w:rFonts w:ascii="Cambria" w:eastAsia="Calibri" w:hAnsi="Cambria" w:cs="Minion Pro"/>
      <w:b/>
      <w:i/>
      <w:color w:val="000000"/>
      <w:sz w:val="20"/>
      <w:szCs w:val="18"/>
      <w:lang w:val="id-ID"/>
    </w:rPr>
  </w:style>
  <w:style w:type="character" w:customStyle="1" w:styleId="JudulAbstrakInggrisChar">
    <w:name w:val="Judul Abstrak Inggris Char"/>
    <w:link w:val="JudulAbstrakInggris"/>
    <w:rsid w:val="00C16ACC"/>
    <w:rPr>
      <w:rFonts w:ascii="Cambria" w:eastAsia="Calibri" w:hAnsi="Cambria" w:cs="Minion Pro"/>
      <w:b/>
      <w:i/>
      <w:color w:val="000000"/>
      <w:sz w:val="20"/>
      <w:szCs w:val="18"/>
      <w:lang w:val="id-ID"/>
    </w:rPr>
  </w:style>
  <w:style w:type="character" w:styleId="Strong">
    <w:name w:val="Strong"/>
    <w:basedOn w:val="DefaultParagraphFont"/>
    <w:uiPriority w:val="22"/>
    <w:qFormat/>
    <w:rsid w:val="00C16ACC"/>
    <w:rPr>
      <w:b/>
      <w:bCs/>
    </w:rPr>
  </w:style>
  <w:style w:type="character" w:customStyle="1" w:styleId="Heading3Char">
    <w:name w:val="Heading 3 Char"/>
    <w:basedOn w:val="DefaultParagraphFont"/>
    <w:link w:val="Heading3"/>
    <w:uiPriority w:val="9"/>
    <w:rsid w:val="00C16ACC"/>
    <w:rPr>
      <w:rFonts w:asciiTheme="majorHAnsi" w:eastAsiaTheme="majorEastAsia" w:hAnsiTheme="majorHAnsi" w:cstheme="majorBidi"/>
      <w:color w:val="1F4D78" w:themeColor="accent1" w:themeShade="7F"/>
      <w:sz w:val="24"/>
      <w:szCs w:val="24"/>
    </w:rPr>
  </w:style>
  <w:style w:type="character" w:styleId="UnresolvedMention">
    <w:name w:val="Unresolved Mention"/>
    <w:basedOn w:val="DefaultParagraphFont"/>
    <w:uiPriority w:val="99"/>
    <w:semiHidden/>
    <w:unhideWhenUsed/>
    <w:rsid w:val="008F1AEB"/>
    <w:rPr>
      <w:color w:val="605E5C"/>
      <w:shd w:val="clear" w:color="auto" w:fill="E1DFDD"/>
    </w:rPr>
  </w:style>
  <w:style w:type="paragraph" w:customStyle="1" w:styleId="Grafik">
    <w:name w:val="Grafik"/>
    <w:basedOn w:val="Normal"/>
    <w:link w:val="GrafikChar"/>
    <w:autoRedefine/>
    <w:qFormat/>
    <w:rsid w:val="00D50ECD"/>
    <w:pPr>
      <w:spacing w:after="0"/>
    </w:pPr>
    <w:rPr>
      <w:rFonts w:ascii="Times New Roman" w:hAnsi="Times New Roman" w:cs="Times New Roman"/>
      <w:noProof/>
    </w:rPr>
  </w:style>
  <w:style w:type="character" w:customStyle="1" w:styleId="GrafikChar">
    <w:name w:val="Grafik Char"/>
    <w:basedOn w:val="DefaultParagraphFont"/>
    <w:link w:val="Grafik"/>
    <w:rsid w:val="00D50ECD"/>
    <w:rPr>
      <w:rFonts w:ascii="Times New Roman" w:hAnsi="Times New Roman" w:cs="Times New Roman"/>
      <w:noProof/>
    </w:rPr>
  </w:style>
  <w:style w:type="paragraph" w:customStyle="1" w:styleId="icsmheading1">
    <w:name w:val="icsm_heading1"/>
    <w:basedOn w:val="Normal"/>
    <w:rsid w:val="000C3977"/>
    <w:pPr>
      <w:spacing w:before="480" w:after="240" w:line="240" w:lineRule="auto"/>
    </w:pPr>
    <w:rPr>
      <w:rFonts w:ascii="Times New Roman" w:eastAsia="Times New Roman" w:hAnsi="Times New Roman" w:cs="Times New Roman"/>
      <w:b/>
      <w:sz w:val="20"/>
      <w:szCs w:val="20"/>
      <w:lang w:val="en-GB"/>
    </w:rPr>
  </w:style>
  <w:style w:type="character" w:customStyle="1" w:styleId="sw">
    <w:name w:val="sw"/>
    <w:basedOn w:val="DefaultParagraphFont"/>
    <w:rsid w:val="003A698F"/>
  </w:style>
  <w:style w:type="paragraph" w:styleId="BodyText2">
    <w:name w:val="Body Text 2"/>
    <w:basedOn w:val="Normal"/>
    <w:link w:val="BodyText2Char"/>
    <w:uiPriority w:val="99"/>
    <w:semiHidden/>
    <w:unhideWhenUsed/>
    <w:rsid w:val="000B3E1E"/>
    <w:pPr>
      <w:spacing w:after="120" w:line="480" w:lineRule="auto"/>
    </w:pPr>
  </w:style>
  <w:style w:type="character" w:customStyle="1" w:styleId="BodyText2Char">
    <w:name w:val="Body Text 2 Char"/>
    <w:basedOn w:val="DefaultParagraphFont"/>
    <w:link w:val="BodyText2"/>
    <w:uiPriority w:val="99"/>
    <w:semiHidden/>
    <w:rsid w:val="000B3E1E"/>
  </w:style>
  <w:style w:type="character" w:customStyle="1" w:styleId="apple-style-span">
    <w:name w:val="apple-style-span"/>
    <w:basedOn w:val="DefaultParagraphFont"/>
    <w:rsid w:val="000B3E1E"/>
  </w:style>
  <w:style w:type="paragraph" w:customStyle="1" w:styleId="references">
    <w:name w:val="references"/>
    <w:rsid w:val="000B3E1E"/>
    <w:pPr>
      <w:numPr>
        <w:numId w:val="16"/>
      </w:numPr>
      <w:spacing w:after="40" w:line="180" w:lineRule="exact"/>
      <w:jc w:val="both"/>
    </w:pPr>
    <w:rPr>
      <w:rFonts w:ascii="Times New Roman" w:hAnsi="Times New Roman" w:cs="Times New Roman"/>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9099346">
      <w:bodyDiv w:val="1"/>
      <w:marLeft w:val="0"/>
      <w:marRight w:val="0"/>
      <w:marTop w:val="0"/>
      <w:marBottom w:val="0"/>
      <w:divBdr>
        <w:top w:val="none" w:sz="0" w:space="0" w:color="auto"/>
        <w:left w:val="none" w:sz="0" w:space="0" w:color="auto"/>
        <w:bottom w:val="none" w:sz="0" w:space="0" w:color="auto"/>
        <w:right w:val="none" w:sz="0" w:space="0" w:color="auto"/>
      </w:divBdr>
      <w:divsChild>
        <w:div w:id="2093119194">
          <w:marLeft w:val="0"/>
          <w:marRight w:val="0"/>
          <w:marTop w:val="0"/>
          <w:marBottom w:val="0"/>
          <w:divBdr>
            <w:top w:val="none" w:sz="0" w:space="0" w:color="auto"/>
            <w:left w:val="none" w:sz="0" w:space="0" w:color="auto"/>
            <w:bottom w:val="none" w:sz="0" w:space="0" w:color="auto"/>
            <w:right w:val="none" w:sz="0" w:space="0" w:color="auto"/>
          </w:divBdr>
          <w:divsChild>
            <w:div w:id="1511799251">
              <w:marLeft w:val="0"/>
              <w:marRight w:val="0"/>
              <w:marTop w:val="0"/>
              <w:marBottom w:val="0"/>
              <w:divBdr>
                <w:top w:val="none" w:sz="0" w:space="0" w:color="auto"/>
                <w:left w:val="none" w:sz="0" w:space="0" w:color="auto"/>
                <w:bottom w:val="none" w:sz="0" w:space="0" w:color="auto"/>
                <w:right w:val="none" w:sz="0" w:space="0" w:color="auto"/>
              </w:divBdr>
              <w:divsChild>
                <w:div w:id="769006950">
                  <w:marLeft w:val="0"/>
                  <w:marRight w:val="0"/>
                  <w:marTop w:val="240"/>
                  <w:marBottom w:val="240"/>
                  <w:divBdr>
                    <w:top w:val="none" w:sz="0" w:space="0" w:color="auto"/>
                    <w:left w:val="none" w:sz="0" w:space="0" w:color="auto"/>
                    <w:bottom w:val="none" w:sz="0" w:space="0" w:color="auto"/>
                    <w:right w:val="none" w:sz="0" w:space="0" w:color="auto"/>
                  </w:divBdr>
                  <w:divsChild>
                    <w:div w:id="689523601">
                      <w:marLeft w:val="0"/>
                      <w:marRight w:val="0"/>
                      <w:marTop w:val="0"/>
                      <w:marBottom w:val="240"/>
                      <w:divBdr>
                        <w:top w:val="none" w:sz="0" w:space="0" w:color="auto"/>
                        <w:left w:val="none" w:sz="0" w:space="0" w:color="auto"/>
                        <w:bottom w:val="none" w:sz="0" w:space="0" w:color="auto"/>
                        <w:right w:val="none" w:sz="0" w:space="0" w:color="auto"/>
                      </w:divBdr>
                    </w:div>
                    <w:div w:id="70143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sttmcileungsi.ac.id/index.php/jttm" TargetMode="Externa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sv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C2603-905F-44E3-A36C-903B18FAD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TotalTime>
  <Pages>5</Pages>
  <Words>2588</Words>
  <Characters>1475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kandar@sttmcileungsi.ac.id</dc:creator>
  <cp:lastModifiedBy>Asus</cp:lastModifiedBy>
  <cp:revision>142</cp:revision>
  <cp:lastPrinted>2023-05-20T13:42:00Z</cp:lastPrinted>
  <dcterms:created xsi:type="dcterms:W3CDTF">2022-08-28T09:37:00Z</dcterms:created>
  <dcterms:modified xsi:type="dcterms:W3CDTF">2023-06-0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09953c-9466-39f4-b00d-69eb8e5c5c0d</vt:lpwstr>
  </property>
  <property fmtid="{D5CDD505-2E9C-101B-9397-08002B2CF9AE}" pid="24" name="Mendeley Citation Style_1">
    <vt:lpwstr>http://www.zotero.org/styles/ieee</vt:lpwstr>
  </property>
</Properties>
</file>